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E35E8A6" w14:textId="47A06F6A" w:rsidR="00C56717" w:rsidRDefault="00C56717" w:rsidP="008C5E1E">
      <w:pPr>
        <w:tabs>
          <w:tab w:val="left" w:pos="2640"/>
        </w:tabs>
        <w:rPr>
          <w:b/>
        </w:rPr>
      </w:pPr>
    </w:p>
    <w:sdt>
      <w:sdtPr>
        <w:rPr>
          <w:b/>
        </w:rPr>
        <w:id w:val="3602266"/>
        <w:docPartObj>
          <w:docPartGallery w:val="Cover Pages"/>
          <w:docPartUnique/>
        </w:docPartObj>
      </w:sdtPr>
      <w:sdtEndPr>
        <w:rPr>
          <w:b w:val="0"/>
        </w:rPr>
      </w:sdtEndPr>
      <w:sdtContent>
        <w:p w14:paraId="2CC3B1E5" w14:textId="4734588D" w:rsidR="00B42377" w:rsidRPr="00C25552" w:rsidRDefault="00B42377" w:rsidP="008C5E1E">
          <w:pPr>
            <w:tabs>
              <w:tab w:val="left" w:pos="2640"/>
            </w:tabs>
            <w:rPr>
              <w:b/>
            </w:rPr>
          </w:pPr>
          <w:r w:rsidRPr="00C25552">
            <w:rPr>
              <w:b/>
            </w:rPr>
            <w:tab/>
          </w:r>
        </w:p>
        <w:p w14:paraId="6A8C679E" w14:textId="77777777" w:rsidR="00B42377" w:rsidRPr="00934386" w:rsidRDefault="00B30E32" w:rsidP="008C5E1E">
          <w:pPr>
            <w:autoSpaceDE w:val="0"/>
            <w:autoSpaceDN w:val="0"/>
            <w:adjustRightInd w:val="0"/>
            <w:jc w:val="center"/>
            <w:rPr>
              <w:rFonts w:eastAsia="Times New Roman"/>
              <w:b/>
              <w:bCs/>
              <w:sz w:val="36"/>
              <w:szCs w:val="36"/>
            </w:rPr>
          </w:pPr>
          <w:commentRangeStart w:id="0"/>
          <w:r>
            <w:rPr>
              <w:rFonts w:eastAsia="Times New Roman"/>
              <w:b/>
              <w:bCs/>
              <w:sz w:val="36"/>
              <w:szCs w:val="36"/>
            </w:rPr>
            <w:t>XXX</w:t>
          </w:r>
          <w:commentRangeEnd w:id="0"/>
          <w:r>
            <w:rPr>
              <w:rStyle w:val="Jegyzethivatkozs"/>
            </w:rPr>
            <w:commentReference w:id="0"/>
          </w:r>
        </w:p>
        <w:p w14:paraId="277018E7" w14:textId="77777777" w:rsidR="00B42377" w:rsidRPr="001A466B" w:rsidRDefault="00B42377" w:rsidP="008C5E1E">
          <w:pPr>
            <w:rPr>
              <w:b/>
            </w:rPr>
          </w:pPr>
        </w:p>
        <w:p w14:paraId="12781D1A" w14:textId="77777777" w:rsidR="00B42377" w:rsidRDefault="00B42377" w:rsidP="008C5E1E">
          <w:pPr>
            <w:jc w:val="center"/>
            <w:rPr>
              <w:b/>
              <w:sz w:val="28"/>
              <w:szCs w:val="28"/>
            </w:rPr>
          </w:pPr>
        </w:p>
        <w:p w14:paraId="2501375A" w14:textId="77777777" w:rsidR="00B42377" w:rsidRPr="00243BD1" w:rsidRDefault="00B42377" w:rsidP="008C5E1E">
          <w:pPr>
            <w:jc w:val="center"/>
            <w:rPr>
              <w:b/>
              <w:sz w:val="28"/>
              <w:szCs w:val="28"/>
            </w:rPr>
          </w:pPr>
          <w:r w:rsidRPr="00243BD1">
            <w:rPr>
              <w:b/>
              <w:sz w:val="28"/>
              <w:szCs w:val="28"/>
            </w:rPr>
            <w:t xml:space="preserve">PhD </w:t>
          </w:r>
          <w:proofErr w:type="spellStart"/>
          <w:r w:rsidRPr="00243BD1">
            <w:rPr>
              <w:b/>
              <w:sz w:val="28"/>
              <w:szCs w:val="28"/>
            </w:rPr>
            <w:t>thesis</w:t>
          </w:r>
          <w:proofErr w:type="spellEnd"/>
        </w:p>
        <w:p w14:paraId="3AB5476B" w14:textId="77777777" w:rsidR="00B42377" w:rsidRPr="001A466B" w:rsidRDefault="00B42377" w:rsidP="008C5E1E">
          <w:pPr>
            <w:rPr>
              <w:sz w:val="36"/>
              <w:szCs w:val="36"/>
            </w:rPr>
          </w:pPr>
        </w:p>
        <w:p w14:paraId="5781B7E6" w14:textId="77777777" w:rsidR="00B42377" w:rsidRPr="001A466B" w:rsidRDefault="00B42377" w:rsidP="008C5E1E">
          <w:pPr>
            <w:jc w:val="center"/>
            <w:rPr>
              <w:sz w:val="36"/>
              <w:szCs w:val="36"/>
            </w:rPr>
          </w:pPr>
        </w:p>
        <w:p w14:paraId="2678DF34" w14:textId="77777777" w:rsidR="00B42377" w:rsidRPr="00827D1D" w:rsidRDefault="00B30E32" w:rsidP="00B42377">
          <w:pPr>
            <w:spacing w:line="240" w:lineRule="auto"/>
            <w:jc w:val="center"/>
            <w:rPr>
              <w:b/>
              <w:sz w:val="36"/>
              <w:szCs w:val="36"/>
            </w:rPr>
          </w:pPr>
          <w:commentRangeStart w:id="1"/>
          <w:r>
            <w:rPr>
              <w:b/>
              <w:sz w:val="36"/>
              <w:szCs w:val="36"/>
            </w:rPr>
            <w:t>XXX</w:t>
          </w:r>
          <w:commentRangeEnd w:id="1"/>
          <w:r>
            <w:rPr>
              <w:rStyle w:val="Jegyzethivatkozs"/>
            </w:rPr>
            <w:commentReference w:id="1"/>
          </w:r>
          <w:r w:rsidR="00B42377">
            <w:rPr>
              <w:b/>
              <w:sz w:val="36"/>
              <w:szCs w:val="36"/>
            </w:rPr>
            <w:t xml:space="preserve"> MD</w:t>
          </w:r>
        </w:p>
        <w:p w14:paraId="06178FE8" w14:textId="77777777" w:rsidR="00B42377" w:rsidRPr="001A466B" w:rsidRDefault="00B42377" w:rsidP="00B42377">
          <w:pPr>
            <w:spacing w:line="240" w:lineRule="auto"/>
            <w:jc w:val="center"/>
            <w:rPr>
              <w:sz w:val="36"/>
              <w:szCs w:val="36"/>
            </w:rPr>
          </w:pPr>
        </w:p>
        <w:p w14:paraId="50F86BBB" w14:textId="414AEA01" w:rsidR="00B42377" w:rsidRPr="001A466B" w:rsidRDefault="00C56717" w:rsidP="00B42377">
          <w:pPr>
            <w:spacing w:line="240" w:lineRule="auto"/>
            <w:jc w:val="center"/>
            <w:rPr>
              <w:sz w:val="32"/>
              <w:szCs w:val="32"/>
            </w:rPr>
          </w:pPr>
          <w:proofErr w:type="spellStart"/>
          <w:r w:rsidRPr="006A018E">
            <w:rPr>
              <w:sz w:val="32"/>
              <w:szCs w:val="32"/>
            </w:rPr>
            <w:t>D</w:t>
          </w:r>
          <w:r w:rsidR="0046092F" w:rsidRPr="006A018E">
            <w:rPr>
              <w:sz w:val="32"/>
              <w:szCs w:val="32"/>
            </w:rPr>
            <w:t>i</w:t>
          </w:r>
          <w:r w:rsidRPr="006A018E">
            <w:rPr>
              <w:sz w:val="32"/>
              <w:szCs w:val="32"/>
            </w:rPr>
            <w:t>vision</w:t>
          </w:r>
          <w:proofErr w:type="spellEnd"/>
          <w:r>
            <w:rPr>
              <w:sz w:val="32"/>
              <w:szCs w:val="32"/>
            </w:rPr>
            <w:t xml:space="preserve"> of </w:t>
          </w:r>
          <w:proofErr w:type="spellStart"/>
          <w:r>
            <w:rPr>
              <w:sz w:val="32"/>
              <w:szCs w:val="32"/>
            </w:rPr>
            <w:t>pathology</w:t>
          </w:r>
          <w:proofErr w:type="spellEnd"/>
          <w:r>
            <w:rPr>
              <w:sz w:val="32"/>
              <w:szCs w:val="32"/>
            </w:rPr>
            <w:t xml:space="preserve"> and </w:t>
          </w:r>
          <w:proofErr w:type="spellStart"/>
          <w:r>
            <w:rPr>
              <w:sz w:val="32"/>
              <w:szCs w:val="32"/>
            </w:rPr>
            <w:t>oncology</w:t>
          </w:r>
          <w:commentRangeStart w:id="2"/>
          <w:proofErr w:type="spellEnd"/>
        </w:p>
        <w:p w14:paraId="6549C477" w14:textId="77777777" w:rsidR="00B42377" w:rsidRPr="001A466B" w:rsidRDefault="00B42377" w:rsidP="00B42377">
          <w:pPr>
            <w:spacing w:line="240" w:lineRule="auto"/>
            <w:jc w:val="center"/>
            <w:rPr>
              <w:sz w:val="32"/>
              <w:szCs w:val="32"/>
            </w:rPr>
          </w:pPr>
          <w:r w:rsidRPr="001A466B">
            <w:rPr>
              <w:sz w:val="32"/>
              <w:szCs w:val="32"/>
            </w:rPr>
            <w:t>Semmelweis University</w:t>
          </w:r>
          <w:r>
            <w:rPr>
              <w:sz w:val="32"/>
              <w:szCs w:val="32"/>
            </w:rPr>
            <w:t xml:space="preserve"> </w:t>
          </w:r>
        </w:p>
        <w:commentRangeEnd w:id="2"/>
        <w:p w14:paraId="5A02F9C6" w14:textId="77777777" w:rsidR="00B42377" w:rsidRPr="001A466B" w:rsidRDefault="00B30E32" w:rsidP="00B42377">
          <w:pPr>
            <w:spacing w:line="240" w:lineRule="auto"/>
            <w:rPr>
              <w:sz w:val="20"/>
              <w:szCs w:val="20"/>
            </w:rPr>
          </w:pPr>
          <w:r>
            <w:rPr>
              <w:rStyle w:val="Jegyzethivatkozs"/>
            </w:rPr>
            <w:commentReference w:id="2"/>
          </w:r>
        </w:p>
        <w:p w14:paraId="3F34F407" w14:textId="77777777" w:rsidR="00B42377" w:rsidRPr="001A466B" w:rsidRDefault="00B42377" w:rsidP="008C5E1E">
          <w:pPr>
            <w:jc w:val="center"/>
            <w:rPr>
              <w:sz w:val="32"/>
              <w:szCs w:val="32"/>
            </w:rPr>
          </w:pPr>
          <w:r>
            <w:rPr>
              <w:noProof/>
              <w:sz w:val="32"/>
              <w:szCs w:val="32"/>
              <w:lang w:eastAsia="hu-HU"/>
            </w:rPr>
            <w:drawing>
              <wp:inline distT="0" distB="0" distL="0" distR="0" wp14:anchorId="44D382F7" wp14:editId="01541C5E">
                <wp:extent cx="3638550" cy="1514475"/>
                <wp:effectExtent l="0" t="0" r="0" b="0"/>
                <wp:docPr id="2" name="Kép 1" descr="r_011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Kép 1" descr="r_011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3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3638550" cy="151447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  <w:p w14:paraId="6D8274E0" w14:textId="77777777" w:rsidR="00B42377" w:rsidRPr="001A466B" w:rsidRDefault="00B42377" w:rsidP="008C5E1E">
          <w:pPr>
            <w:rPr>
              <w:sz w:val="28"/>
              <w:szCs w:val="28"/>
            </w:rPr>
          </w:pPr>
        </w:p>
        <w:p w14:paraId="40CAA864" w14:textId="77777777" w:rsidR="00B42377" w:rsidRPr="001A466B" w:rsidRDefault="00B42377" w:rsidP="00B42377">
          <w:pPr>
            <w:spacing w:line="240" w:lineRule="auto"/>
            <w:ind w:right="70"/>
            <w:rPr>
              <w:sz w:val="28"/>
              <w:szCs w:val="28"/>
            </w:rPr>
          </w:pPr>
          <w:proofErr w:type="spellStart"/>
          <w:r w:rsidRPr="001A466B">
            <w:rPr>
              <w:sz w:val="28"/>
              <w:szCs w:val="28"/>
            </w:rPr>
            <w:t>Supervisor</w:t>
          </w:r>
          <w:proofErr w:type="spellEnd"/>
          <w:r w:rsidRPr="001A466B">
            <w:rPr>
              <w:sz w:val="28"/>
              <w:szCs w:val="28"/>
            </w:rPr>
            <w:t xml:space="preserve">: </w:t>
          </w:r>
          <w:r>
            <w:rPr>
              <w:sz w:val="28"/>
              <w:szCs w:val="28"/>
            </w:rPr>
            <w:tab/>
          </w:r>
          <w:r>
            <w:rPr>
              <w:sz w:val="28"/>
              <w:szCs w:val="28"/>
            </w:rPr>
            <w:tab/>
          </w:r>
          <w:r>
            <w:rPr>
              <w:sz w:val="28"/>
              <w:szCs w:val="28"/>
            </w:rPr>
            <w:tab/>
          </w:r>
          <w:commentRangeStart w:id="3"/>
          <w:r w:rsidR="00B30E32">
            <w:rPr>
              <w:sz w:val="28"/>
              <w:szCs w:val="28"/>
            </w:rPr>
            <w:t>xxx</w:t>
          </w:r>
          <w:r>
            <w:rPr>
              <w:sz w:val="28"/>
              <w:szCs w:val="28"/>
            </w:rPr>
            <w:t>, MD</w:t>
          </w:r>
          <w:r w:rsidRPr="001A466B">
            <w:rPr>
              <w:sz w:val="28"/>
              <w:szCs w:val="28"/>
            </w:rPr>
            <w:t xml:space="preserve">, </w:t>
          </w:r>
          <w:proofErr w:type="spellStart"/>
          <w:r>
            <w:rPr>
              <w:sz w:val="28"/>
              <w:szCs w:val="28"/>
            </w:rPr>
            <w:t>D.Sc</w:t>
          </w:r>
          <w:commentRangeEnd w:id="3"/>
          <w:proofErr w:type="spellEnd"/>
          <w:r w:rsidR="00B30E32">
            <w:rPr>
              <w:rStyle w:val="Jegyzethivatkozs"/>
            </w:rPr>
            <w:commentReference w:id="3"/>
          </w:r>
        </w:p>
        <w:p w14:paraId="39AAD746" w14:textId="77777777" w:rsidR="00B42377" w:rsidRDefault="00B42377" w:rsidP="00B42377">
          <w:pPr>
            <w:spacing w:line="240" w:lineRule="auto"/>
            <w:ind w:right="70"/>
            <w:rPr>
              <w:sz w:val="28"/>
              <w:szCs w:val="28"/>
            </w:rPr>
          </w:pPr>
          <w:proofErr w:type="spellStart"/>
          <w:r>
            <w:rPr>
              <w:sz w:val="28"/>
              <w:szCs w:val="28"/>
            </w:rPr>
            <w:t>Official</w:t>
          </w:r>
          <w:proofErr w:type="spellEnd"/>
          <w:r>
            <w:rPr>
              <w:sz w:val="28"/>
              <w:szCs w:val="28"/>
            </w:rPr>
            <w:t xml:space="preserve"> </w:t>
          </w:r>
          <w:proofErr w:type="spellStart"/>
          <w:r>
            <w:rPr>
              <w:sz w:val="28"/>
              <w:szCs w:val="28"/>
            </w:rPr>
            <w:t>reviewers</w:t>
          </w:r>
          <w:proofErr w:type="spellEnd"/>
          <w:r>
            <w:rPr>
              <w:sz w:val="28"/>
              <w:szCs w:val="28"/>
            </w:rPr>
            <w:t>:</w:t>
          </w:r>
          <w:r>
            <w:rPr>
              <w:sz w:val="28"/>
              <w:szCs w:val="28"/>
            </w:rPr>
            <w:tab/>
          </w:r>
          <w:r>
            <w:rPr>
              <w:sz w:val="28"/>
              <w:szCs w:val="28"/>
            </w:rPr>
            <w:tab/>
          </w:r>
        </w:p>
        <w:p w14:paraId="6A117530" w14:textId="77777777" w:rsidR="00B42377" w:rsidRDefault="00B42377" w:rsidP="00B42377">
          <w:pPr>
            <w:spacing w:line="240" w:lineRule="auto"/>
            <w:ind w:right="70"/>
            <w:rPr>
              <w:sz w:val="28"/>
              <w:szCs w:val="28"/>
            </w:rPr>
          </w:pPr>
          <w:r w:rsidRPr="001A466B">
            <w:rPr>
              <w:sz w:val="28"/>
              <w:szCs w:val="28"/>
            </w:rPr>
            <w:t xml:space="preserve"> </w:t>
          </w:r>
        </w:p>
        <w:p w14:paraId="3AC9ADB2" w14:textId="77777777" w:rsidR="00B42377" w:rsidRDefault="00B42377" w:rsidP="00B42377">
          <w:pPr>
            <w:spacing w:line="240" w:lineRule="auto"/>
            <w:ind w:right="70"/>
            <w:rPr>
              <w:sz w:val="28"/>
              <w:szCs w:val="28"/>
            </w:rPr>
          </w:pPr>
        </w:p>
        <w:p w14:paraId="661957C9" w14:textId="77777777" w:rsidR="00B42377" w:rsidRPr="001A466B" w:rsidRDefault="00B42377" w:rsidP="00B42377">
          <w:pPr>
            <w:spacing w:line="240" w:lineRule="auto"/>
            <w:ind w:right="70"/>
            <w:rPr>
              <w:sz w:val="28"/>
              <w:szCs w:val="28"/>
            </w:rPr>
          </w:pPr>
          <w:r>
            <w:rPr>
              <w:sz w:val="28"/>
              <w:szCs w:val="28"/>
            </w:rPr>
            <w:t>Head</w:t>
          </w:r>
          <w:r w:rsidRPr="001A466B">
            <w:rPr>
              <w:sz w:val="28"/>
              <w:szCs w:val="28"/>
            </w:rPr>
            <w:t xml:space="preserve"> of </w:t>
          </w:r>
          <w:proofErr w:type="spellStart"/>
          <w:r w:rsidRPr="001A466B">
            <w:rPr>
              <w:sz w:val="28"/>
              <w:szCs w:val="28"/>
            </w:rPr>
            <w:t>the</w:t>
          </w:r>
          <w:proofErr w:type="spellEnd"/>
          <w:r w:rsidRPr="001A466B">
            <w:rPr>
              <w:sz w:val="28"/>
              <w:szCs w:val="28"/>
            </w:rPr>
            <w:t xml:space="preserve"> </w:t>
          </w:r>
          <w:proofErr w:type="spellStart"/>
          <w:r>
            <w:rPr>
              <w:sz w:val="28"/>
              <w:szCs w:val="28"/>
            </w:rPr>
            <w:t>Complex</w:t>
          </w:r>
          <w:proofErr w:type="spellEnd"/>
          <w:r>
            <w:rPr>
              <w:sz w:val="28"/>
              <w:szCs w:val="28"/>
            </w:rPr>
            <w:t xml:space="preserve"> </w:t>
          </w:r>
          <w:proofErr w:type="spellStart"/>
          <w:r w:rsidRPr="001A466B">
            <w:rPr>
              <w:sz w:val="28"/>
              <w:szCs w:val="28"/>
            </w:rPr>
            <w:t>Exam</w:t>
          </w:r>
          <w:r>
            <w:rPr>
              <w:sz w:val="28"/>
              <w:szCs w:val="28"/>
            </w:rPr>
            <w:t>ination</w:t>
          </w:r>
          <w:proofErr w:type="spellEnd"/>
          <w:r w:rsidRPr="001A466B">
            <w:rPr>
              <w:sz w:val="28"/>
              <w:szCs w:val="28"/>
            </w:rPr>
            <w:t xml:space="preserve"> </w:t>
          </w:r>
          <w:proofErr w:type="spellStart"/>
          <w:r w:rsidRPr="001A466B">
            <w:rPr>
              <w:sz w:val="28"/>
              <w:szCs w:val="28"/>
            </w:rPr>
            <w:t>Committee</w:t>
          </w:r>
          <w:proofErr w:type="spellEnd"/>
          <w:r w:rsidRPr="001A466B">
            <w:rPr>
              <w:sz w:val="28"/>
              <w:szCs w:val="28"/>
            </w:rPr>
            <w:t xml:space="preserve">: </w:t>
          </w:r>
          <w:r>
            <w:rPr>
              <w:sz w:val="28"/>
              <w:szCs w:val="28"/>
            </w:rPr>
            <w:tab/>
          </w:r>
          <w:r>
            <w:rPr>
              <w:sz w:val="28"/>
              <w:szCs w:val="28"/>
            </w:rPr>
            <w:tab/>
          </w:r>
          <w:r w:rsidRPr="001A466B">
            <w:rPr>
              <w:sz w:val="28"/>
              <w:szCs w:val="28"/>
            </w:rPr>
            <w:t xml:space="preserve"> </w:t>
          </w:r>
        </w:p>
        <w:p w14:paraId="754996DA" w14:textId="77777777" w:rsidR="00B42377" w:rsidRDefault="00B42377" w:rsidP="00B42377">
          <w:pPr>
            <w:spacing w:line="240" w:lineRule="auto"/>
            <w:ind w:right="70"/>
            <w:rPr>
              <w:sz w:val="28"/>
              <w:szCs w:val="28"/>
            </w:rPr>
          </w:pPr>
        </w:p>
        <w:p w14:paraId="232D2B6C" w14:textId="77777777" w:rsidR="00B42377" w:rsidRDefault="00B42377" w:rsidP="00B42377">
          <w:pPr>
            <w:spacing w:line="240" w:lineRule="auto"/>
            <w:ind w:right="70"/>
            <w:rPr>
              <w:sz w:val="28"/>
              <w:szCs w:val="28"/>
            </w:rPr>
          </w:pPr>
          <w:proofErr w:type="spellStart"/>
          <w:r>
            <w:rPr>
              <w:sz w:val="28"/>
              <w:szCs w:val="28"/>
            </w:rPr>
            <w:t>M</w:t>
          </w:r>
          <w:r w:rsidRPr="001A466B">
            <w:rPr>
              <w:sz w:val="28"/>
              <w:szCs w:val="28"/>
            </w:rPr>
            <w:t>embers</w:t>
          </w:r>
          <w:proofErr w:type="spellEnd"/>
          <w:r>
            <w:rPr>
              <w:sz w:val="28"/>
              <w:szCs w:val="28"/>
            </w:rPr>
            <w:t xml:space="preserve"> of </w:t>
          </w:r>
          <w:proofErr w:type="spellStart"/>
          <w:r>
            <w:rPr>
              <w:sz w:val="28"/>
              <w:szCs w:val="28"/>
            </w:rPr>
            <w:t>the</w:t>
          </w:r>
          <w:proofErr w:type="spellEnd"/>
          <w:r w:rsidRPr="001A466B">
            <w:rPr>
              <w:sz w:val="28"/>
              <w:szCs w:val="28"/>
            </w:rPr>
            <w:t xml:space="preserve"> </w:t>
          </w:r>
          <w:proofErr w:type="spellStart"/>
          <w:r>
            <w:rPr>
              <w:sz w:val="28"/>
              <w:szCs w:val="28"/>
            </w:rPr>
            <w:t>Complex</w:t>
          </w:r>
          <w:proofErr w:type="spellEnd"/>
          <w:r>
            <w:rPr>
              <w:sz w:val="28"/>
              <w:szCs w:val="28"/>
            </w:rPr>
            <w:t xml:space="preserve"> </w:t>
          </w:r>
          <w:proofErr w:type="spellStart"/>
          <w:r>
            <w:rPr>
              <w:sz w:val="28"/>
              <w:szCs w:val="28"/>
            </w:rPr>
            <w:t>E</w:t>
          </w:r>
          <w:r w:rsidRPr="001A466B">
            <w:rPr>
              <w:sz w:val="28"/>
              <w:szCs w:val="28"/>
            </w:rPr>
            <w:t>xam</w:t>
          </w:r>
          <w:r>
            <w:rPr>
              <w:sz w:val="28"/>
              <w:szCs w:val="28"/>
            </w:rPr>
            <w:t>ination</w:t>
          </w:r>
          <w:proofErr w:type="spellEnd"/>
          <w:r w:rsidRPr="001A466B">
            <w:rPr>
              <w:sz w:val="28"/>
              <w:szCs w:val="28"/>
            </w:rPr>
            <w:t xml:space="preserve"> </w:t>
          </w:r>
          <w:proofErr w:type="spellStart"/>
          <w:r>
            <w:rPr>
              <w:sz w:val="28"/>
              <w:szCs w:val="28"/>
            </w:rPr>
            <w:t>C</w:t>
          </w:r>
          <w:r w:rsidRPr="001A466B">
            <w:rPr>
              <w:sz w:val="28"/>
              <w:szCs w:val="28"/>
            </w:rPr>
            <w:t>ommittee</w:t>
          </w:r>
          <w:proofErr w:type="spellEnd"/>
          <w:r w:rsidRPr="001A466B">
            <w:rPr>
              <w:sz w:val="28"/>
              <w:szCs w:val="28"/>
            </w:rPr>
            <w:t xml:space="preserve">: </w:t>
          </w:r>
          <w:r>
            <w:rPr>
              <w:sz w:val="28"/>
              <w:szCs w:val="28"/>
            </w:rPr>
            <w:tab/>
          </w:r>
        </w:p>
        <w:p w14:paraId="16E79C63" w14:textId="77777777" w:rsidR="00B42377" w:rsidRPr="001A466B" w:rsidRDefault="00B42377" w:rsidP="00B42377">
          <w:pPr>
            <w:spacing w:line="240" w:lineRule="auto"/>
            <w:ind w:right="70"/>
            <w:rPr>
              <w:sz w:val="28"/>
              <w:szCs w:val="28"/>
            </w:rPr>
          </w:pPr>
        </w:p>
        <w:p w14:paraId="4E6746C0" w14:textId="77777777" w:rsidR="00B42377" w:rsidRPr="001A466B" w:rsidRDefault="00B42377" w:rsidP="00B42377">
          <w:pPr>
            <w:spacing w:line="240" w:lineRule="auto"/>
            <w:ind w:right="70"/>
            <w:rPr>
              <w:sz w:val="32"/>
              <w:szCs w:val="32"/>
            </w:rPr>
          </w:pPr>
          <w:r>
            <w:rPr>
              <w:sz w:val="32"/>
              <w:szCs w:val="32"/>
            </w:rPr>
            <w:tab/>
          </w:r>
          <w:r>
            <w:rPr>
              <w:sz w:val="32"/>
              <w:szCs w:val="32"/>
            </w:rPr>
            <w:tab/>
          </w:r>
        </w:p>
        <w:p w14:paraId="6B1203D9" w14:textId="77777777" w:rsidR="00B42377" w:rsidRDefault="00B42377" w:rsidP="00B42377">
          <w:pPr>
            <w:spacing w:line="240" w:lineRule="auto"/>
            <w:jc w:val="center"/>
            <w:rPr>
              <w:sz w:val="32"/>
              <w:szCs w:val="32"/>
            </w:rPr>
          </w:pPr>
        </w:p>
        <w:p w14:paraId="2D2A7C57" w14:textId="77777777" w:rsidR="00B42377" w:rsidRDefault="00B42377" w:rsidP="00B42377">
          <w:pPr>
            <w:spacing w:line="240" w:lineRule="auto"/>
            <w:jc w:val="center"/>
            <w:rPr>
              <w:sz w:val="32"/>
              <w:szCs w:val="32"/>
            </w:rPr>
          </w:pPr>
          <w:r w:rsidRPr="001A466B">
            <w:rPr>
              <w:sz w:val="32"/>
              <w:szCs w:val="32"/>
            </w:rPr>
            <w:t>Budapest</w:t>
          </w:r>
        </w:p>
        <w:p w14:paraId="51F0EDA5" w14:textId="10DE971C" w:rsidR="00B42377" w:rsidRDefault="00B42377" w:rsidP="00B42377">
          <w:pPr>
            <w:spacing w:line="240" w:lineRule="auto"/>
            <w:jc w:val="center"/>
          </w:pPr>
          <w:r w:rsidRPr="001A466B">
            <w:rPr>
              <w:sz w:val="32"/>
              <w:szCs w:val="32"/>
            </w:rPr>
            <w:t xml:space="preserve"> 20</w:t>
          </w:r>
          <w:r w:rsidR="00C77AF6">
            <w:rPr>
              <w:sz w:val="32"/>
              <w:szCs w:val="32"/>
            </w:rPr>
            <w:t>2</w:t>
          </w:r>
          <w:r w:rsidR="00536A10">
            <w:rPr>
              <w:sz w:val="32"/>
              <w:szCs w:val="32"/>
            </w:rPr>
            <w:t>3</w:t>
          </w:r>
        </w:p>
        <w:p w14:paraId="22D9BD31" w14:textId="77777777" w:rsidR="00FC7DE0" w:rsidRPr="00FC7DE0" w:rsidRDefault="00B42377" w:rsidP="00324F5C">
          <w:pPr>
            <w:spacing w:line="240" w:lineRule="auto"/>
            <w:jc w:val="left"/>
          </w:pPr>
          <w:r>
            <w:br w:type="page"/>
          </w:r>
        </w:p>
      </w:sdtContent>
    </w:sdt>
    <w:sdt>
      <w:sdtPr>
        <w:id w:val="158048117"/>
        <w:docPartObj>
          <w:docPartGallery w:val="Table of Contents"/>
          <w:docPartUnique/>
        </w:docPartObj>
      </w:sdtPr>
      <w:sdtContent>
        <w:p w14:paraId="163BCA02" w14:textId="77777777" w:rsidR="00AD0049" w:rsidRDefault="00AD0049" w:rsidP="005E424B">
          <w:pPr>
            <w:pStyle w:val="Tartalomjegyzkcmsora"/>
          </w:pPr>
          <w:r w:rsidRPr="00BA35D5">
            <w:t>TABLE OF CONTENTS</w:t>
          </w:r>
        </w:p>
        <w:p w14:paraId="0AE79E64" w14:textId="0B27F29B" w:rsidR="003830C2" w:rsidRDefault="001B4C44">
          <w:pPr>
            <w:pStyle w:val="TJ1"/>
            <w:tabs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hu-HU"/>
            </w:rPr>
          </w:pPr>
          <w:r>
            <w:fldChar w:fldCharType="begin"/>
          </w:r>
          <w:r w:rsidR="00AD0049">
            <w:instrText xml:space="preserve"> TOC \o "1-3" \h \z \u </w:instrText>
          </w:r>
          <w:r>
            <w:fldChar w:fldCharType="separate"/>
          </w:r>
          <w:hyperlink w:anchor="_Toc120175933" w:history="1">
            <w:r w:rsidR="003830C2" w:rsidRPr="00894C2E">
              <w:rPr>
                <w:rStyle w:val="Hiperhivatkozs"/>
                <w:noProof/>
              </w:rPr>
              <w:t>LIST OF ABBREVATIONS</w:t>
            </w:r>
            <w:r w:rsidR="003830C2">
              <w:rPr>
                <w:noProof/>
                <w:webHidden/>
              </w:rPr>
              <w:tab/>
            </w:r>
            <w:r w:rsidR="003830C2">
              <w:rPr>
                <w:noProof/>
                <w:webHidden/>
              </w:rPr>
              <w:fldChar w:fldCharType="begin"/>
            </w:r>
            <w:r w:rsidR="003830C2">
              <w:rPr>
                <w:noProof/>
                <w:webHidden/>
              </w:rPr>
              <w:instrText xml:space="preserve"> PAGEREF _Toc120175933 \h </w:instrText>
            </w:r>
            <w:r w:rsidR="003830C2">
              <w:rPr>
                <w:noProof/>
                <w:webHidden/>
              </w:rPr>
            </w:r>
            <w:r w:rsidR="003830C2">
              <w:rPr>
                <w:noProof/>
                <w:webHidden/>
              </w:rPr>
              <w:fldChar w:fldCharType="separate"/>
            </w:r>
            <w:r w:rsidR="003830C2">
              <w:rPr>
                <w:noProof/>
                <w:webHidden/>
              </w:rPr>
              <w:t>2</w:t>
            </w:r>
            <w:r w:rsidR="003830C2">
              <w:rPr>
                <w:noProof/>
                <w:webHidden/>
              </w:rPr>
              <w:fldChar w:fldCharType="end"/>
            </w:r>
          </w:hyperlink>
        </w:p>
        <w:p w14:paraId="72B40AF0" w14:textId="68726108" w:rsidR="003830C2" w:rsidRDefault="00000000">
          <w:pPr>
            <w:pStyle w:val="TJ1"/>
            <w:tabs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hu-HU"/>
            </w:rPr>
          </w:pPr>
          <w:hyperlink w:anchor="_Toc120175934" w:history="1">
            <w:r w:rsidR="003830C2" w:rsidRPr="00894C2E">
              <w:rPr>
                <w:rStyle w:val="Hiperhivatkozs"/>
                <w:noProof/>
              </w:rPr>
              <w:t>1. INTRODUCTION</w:t>
            </w:r>
            <w:r w:rsidR="003830C2">
              <w:rPr>
                <w:noProof/>
                <w:webHidden/>
              </w:rPr>
              <w:tab/>
            </w:r>
            <w:r w:rsidR="003830C2">
              <w:rPr>
                <w:noProof/>
                <w:webHidden/>
              </w:rPr>
              <w:fldChar w:fldCharType="begin"/>
            </w:r>
            <w:r w:rsidR="003830C2">
              <w:rPr>
                <w:noProof/>
                <w:webHidden/>
              </w:rPr>
              <w:instrText xml:space="preserve"> PAGEREF _Toc120175934 \h </w:instrText>
            </w:r>
            <w:r w:rsidR="003830C2">
              <w:rPr>
                <w:noProof/>
                <w:webHidden/>
              </w:rPr>
            </w:r>
            <w:r w:rsidR="003830C2">
              <w:rPr>
                <w:noProof/>
                <w:webHidden/>
              </w:rPr>
              <w:fldChar w:fldCharType="separate"/>
            </w:r>
            <w:r w:rsidR="003830C2">
              <w:rPr>
                <w:noProof/>
                <w:webHidden/>
              </w:rPr>
              <w:t>3</w:t>
            </w:r>
            <w:r w:rsidR="003830C2">
              <w:rPr>
                <w:noProof/>
                <w:webHidden/>
              </w:rPr>
              <w:fldChar w:fldCharType="end"/>
            </w:r>
          </w:hyperlink>
        </w:p>
        <w:p w14:paraId="00148444" w14:textId="66382D83" w:rsidR="003830C2" w:rsidRDefault="00000000">
          <w:pPr>
            <w:pStyle w:val="TJ2"/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hu-HU"/>
            </w:rPr>
          </w:pPr>
          <w:hyperlink w:anchor="_Toc120175935" w:history="1">
            <w:r w:rsidR="003830C2" w:rsidRPr="00894C2E">
              <w:rPr>
                <w:rStyle w:val="Hiperhivatkozs"/>
                <w:noProof/>
              </w:rPr>
              <w:t>1.1. Xxx</w:t>
            </w:r>
            <w:r w:rsidR="003830C2">
              <w:rPr>
                <w:noProof/>
                <w:webHidden/>
              </w:rPr>
              <w:tab/>
            </w:r>
            <w:r w:rsidR="003830C2">
              <w:rPr>
                <w:noProof/>
                <w:webHidden/>
              </w:rPr>
              <w:fldChar w:fldCharType="begin"/>
            </w:r>
            <w:r w:rsidR="003830C2">
              <w:rPr>
                <w:noProof/>
                <w:webHidden/>
              </w:rPr>
              <w:instrText xml:space="preserve"> PAGEREF _Toc120175935 \h </w:instrText>
            </w:r>
            <w:r w:rsidR="003830C2">
              <w:rPr>
                <w:noProof/>
                <w:webHidden/>
              </w:rPr>
            </w:r>
            <w:r w:rsidR="003830C2">
              <w:rPr>
                <w:noProof/>
                <w:webHidden/>
              </w:rPr>
              <w:fldChar w:fldCharType="separate"/>
            </w:r>
            <w:r w:rsidR="003830C2">
              <w:rPr>
                <w:noProof/>
                <w:webHidden/>
              </w:rPr>
              <w:t>3</w:t>
            </w:r>
            <w:r w:rsidR="003830C2">
              <w:rPr>
                <w:noProof/>
                <w:webHidden/>
              </w:rPr>
              <w:fldChar w:fldCharType="end"/>
            </w:r>
          </w:hyperlink>
        </w:p>
        <w:p w14:paraId="2E22C78C" w14:textId="5D4B018F" w:rsidR="003830C2" w:rsidRDefault="00000000">
          <w:pPr>
            <w:pStyle w:val="TJ3"/>
            <w:tabs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hu-HU"/>
            </w:rPr>
          </w:pPr>
          <w:hyperlink w:anchor="_Toc120175936" w:history="1">
            <w:r w:rsidR="003830C2" w:rsidRPr="00894C2E">
              <w:rPr>
                <w:rStyle w:val="Hiperhivatkozs"/>
                <w:noProof/>
              </w:rPr>
              <w:t>1.1.1.  Xxx</w:t>
            </w:r>
            <w:r w:rsidR="003830C2">
              <w:rPr>
                <w:noProof/>
                <w:webHidden/>
              </w:rPr>
              <w:tab/>
            </w:r>
            <w:r w:rsidR="003830C2">
              <w:rPr>
                <w:noProof/>
                <w:webHidden/>
              </w:rPr>
              <w:fldChar w:fldCharType="begin"/>
            </w:r>
            <w:r w:rsidR="003830C2">
              <w:rPr>
                <w:noProof/>
                <w:webHidden/>
              </w:rPr>
              <w:instrText xml:space="preserve"> PAGEREF _Toc120175936 \h </w:instrText>
            </w:r>
            <w:r w:rsidR="003830C2">
              <w:rPr>
                <w:noProof/>
                <w:webHidden/>
              </w:rPr>
            </w:r>
            <w:r w:rsidR="003830C2">
              <w:rPr>
                <w:noProof/>
                <w:webHidden/>
              </w:rPr>
              <w:fldChar w:fldCharType="separate"/>
            </w:r>
            <w:r w:rsidR="003830C2">
              <w:rPr>
                <w:noProof/>
                <w:webHidden/>
              </w:rPr>
              <w:t>3</w:t>
            </w:r>
            <w:r w:rsidR="003830C2">
              <w:rPr>
                <w:noProof/>
                <w:webHidden/>
              </w:rPr>
              <w:fldChar w:fldCharType="end"/>
            </w:r>
          </w:hyperlink>
        </w:p>
        <w:p w14:paraId="074E0B19" w14:textId="10CA7201" w:rsidR="003830C2" w:rsidRDefault="00000000">
          <w:pPr>
            <w:pStyle w:val="TJ2"/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hu-HU"/>
            </w:rPr>
          </w:pPr>
          <w:hyperlink w:anchor="_Toc120175937" w:history="1">
            <w:r w:rsidR="003830C2" w:rsidRPr="00894C2E">
              <w:rPr>
                <w:rStyle w:val="Hiperhivatkozs"/>
                <w:noProof/>
              </w:rPr>
              <w:t>1.2.</w:t>
            </w:r>
            <w:r w:rsidR="003830C2">
              <w:rPr>
                <w:noProof/>
                <w:webHidden/>
              </w:rPr>
              <w:tab/>
            </w:r>
            <w:r w:rsidR="003830C2">
              <w:rPr>
                <w:noProof/>
                <w:webHidden/>
              </w:rPr>
              <w:fldChar w:fldCharType="begin"/>
            </w:r>
            <w:r w:rsidR="003830C2">
              <w:rPr>
                <w:noProof/>
                <w:webHidden/>
              </w:rPr>
              <w:instrText xml:space="preserve"> PAGEREF _Toc120175937 \h </w:instrText>
            </w:r>
            <w:r w:rsidR="003830C2">
              <w:rPr>
                <w:noProof/>
                <w:webHidden/>
              </w:rPr>
            </w:r>
            <w:r w:rsidR="003830C2">
              <w:rPr>
                <w:noProof/>
                <w:webHidden/>
              </w:rPr>
              <w:fldChar w:fldCharType="separate"/>
            </w:r>
            <w:r w:rsidR="003830C2">
              <w:rPr>
                <w:noProof/>
                <w:webHidden/>
              </w:rPr>
              <w:t>3</w:t>
            </w:r>
            <w:r w:rsidR="003830C2">
              <w:rPr>
                <w:noProof/>
                <w:webHidden/>
              </w:rPr>
              <w:fldChar w:fldCharType="end"/>
            </w:r>
          </w:hyperlink>
        </w:p>
        <w:p w14:paraId="580C78E6" w14:textId="11DF94FF" w:rsidR="003830C2" w:rsidRDefault="00000000">
          <w:pPr>
            <w:pStyle w:val="TJ1"/>
            <w:tabs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hu-HU"/>
            </w:rPr>
          </w:pPr>
          <w:hyperlink w:anchor="_Toc120175938" w:history="1">
            <w:r w:rsidR="003830C2" w:rsidRPr="00894C2E">
              <w:rPr>
                <w:rStyle w:val="Hiperhivatkozs"/>
                <w:noProof/>
              </w:rPr>
              <w:t>2. OBJECTIVES</w:t>
            </w:r>
            <w:r w:rsidR="003830C2">
              <w:rPr>
                <w:noProof/>
                <w:webHidden/>
              </w:rPr>
              <w:tab/>
            </w:r>
            <w:r w:rsidR="003830C2">
              <w:rPr>
                <w:noProof/>
                <w:webHidden/>
              </w:rPr>
              <w:fldChar w:fldCharType="begin"/>
            </w:r>
            <w:r w:rsidR="003830C2">
              <w:rPr>
                <w:noProof/>
                <w:webHidden/>
              </w:rPr>
              <w:instrText xml:space="preserve"> PAGEREF _Toc120175938 \h </w:instrText>
            </w:r>
            <w:r w:rsidR="003830C2">
              <w:rPr>
                <w:noProof/>
                <w:webHidden/>
              </w:rPr>
            </w:r>
            <w:r w:rsidR="003830C2">
              <w:rPr>
                <w:noProof/>
                <w:webHidden/>
              </w:rPr>
              <w:fldChar w:fldCharType="separate"/>
            </w:r>
            <w:r w:rsidR="003830C2">
              <w:rPr>
                <w:noProof/>
                <w:webHidden/>
              </w:rPr>
              <w:t>4</w:t>
            </w:r>
            <w:r w:rsidR="003830C2">
              <w:rPr>
                <w:noProof/>
                <w:webHidden/>
              </w:rPr>
              <w:fldChar w:fldCharType="end"/>
            </w:r>
          </w:hyperlink>
        </w:p>
        <w:p w14:paraId="7186FFF2" w14:textId="74F7842B" w:rsidR="003830C2" w:rsidRDefault="00000000">
          <w:pPr>
            <w:pStyle w:val="TJ1"/>
            <w:tabs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hu-HU"/>
            </w:rPr>
          </w:pPr>
          <w:hyperlink w:anchor="_Toc120175939" w:history="1">
            <w:r w:rsidR="003830C2" w:rsidRPr="00894C2E">
              <w:rPr>
                <w:rStyle w:val="Hiperhivatkozs"/>
                <w:noProof/>
              </w:rPr>
              <w:t>3. METHODS</w:t>
            </w:r>
            <w:r w:rsidR="003830C2">
              <w:rPr>
                <w:noProof/>
                <w:webHidden/>
              </w:rPr>
              <w:tab/>
            </w:r>
            <w:r w:rsidR="003830C2">
              <w:rPr>
                <w:noProof/>
                <w:webHidden/>
              </w:rPr>
              <w:fldChar w:fldCharType="begin"/>
            </w:r>
            <w:r w:rsidR="003830C2">
              <w:rPr>
                <w:noProof/>
                <w:webHidden/>
              </w:rPr>
              <w:instrText xml:space="preserve"> PAGEREF _Toc120175939 \h </w:instrText>
            </w:r>
            <w:r w:rsidR="003830C2">
              <w:rPr>
                <w:noProof/>
                <w:webHidden/>
              </w:rPr>
            </w:r>
            <w:r w:rsidR="003830C2">
              <w:rPr>
                <w:noProof/>
                <w:webHidden/>
              </w:rPr>
              <w:fldChar w:fldCharType="separate"/>
            </w:r>
            <w:r w:rsidR="003830C2">
              <w:rPr>
                <w:noProof/>
                <w:webHidden/>
              </w:rPr>
              <w:t>5</w:t>
            </w:r>
            <w:r w:rsidR="003830C2">
              <w:rPr>
                <w:noProof/>
                <w:webHidden/>
              </w:rPr>
              <w:fldChar w:fldCharType="end"/>
            </w:r>
          </w:hyperlink>
        </w:p>
        <w:p w14:paraId="6315D26F" w14:textId="35DDF0F0" w:rsidR="003830C2" w:rsidRDefault="00000000">
          <w:pPr>
            <w:pStyle w:val="TJ1"/>
            <w:tabs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hu-HU"/>
            </w:rPr>
          </w:pPr>
          <w:hyperlink w:anchor="_Toc120175940" w:history="1">
            <w:r w:rsidR="003830C2" w:rsidRPr="00894C2E">
              <w:rPr>
                <w:rStyle w:val="Hiperhivatkozs"/>
                <w:noProof/>
              </w:rPr>
              <w:t>4. RESULTS</w:t>
            </w:r>
            <w:r w:rsidR="003830C2">
              <w:rPr>
                <w:noProof/>
                <w:webHidden/>
              </w:rPr>
              <w:tab/>
            </w:r>
            <w:r w:rsidR="003830C2">
              <w:rPr>
                <w:noProof/>
                <w:webHidden/>
              </w:rPr>
              <w:fldChar w:fldCharType="begin"/>
            </w:r>
            <w:r w:rsidR="003830C2">
              <w:rPr>
                <w:noProof/>
                <w:webHidden/>
              </w:rPr>
              <w:instrText xml:space="preserve"> PAGEREF _Toc120175940 \h </w:instrText>
            </w:r>
            <w:r w:rsidR="003830C2">
              <w:rPr>
                <w:noProof/>
                <w:webHidden/>
              </w:rPr>
            </w:r>
            <w:r w:rsidR="003830C2">
              <w:rPr>
                <w:noProof/>
                <w:webHidden/>
              </w:rPr>
              <w:fldChar w:fldCharType="separate"/>
            </w:r>
            <w:r w:rsidR="003830C2">
              <w:rPr>
                <w:noProof/>
                <w:webHidden/>
              </w:rPr>
              <w:t>6</w:t>
            </w:r>
            <w:r w:rsidR="003830C2">
              <w:rPr>
                <w:noProof/>
                <w:webHidden/>
              </w:rPr>
              <w:fldChar w:fldCharType="end"/>
            </w:r>
          </w:hyperlink>
        </w:p>
        <w:p w14:paraId="5736DF57" w14:textId="06202DFE" w:rsidR="003830C2" w:rsidRDefault="00000000">
          <w:pPr>
            <w:pStyle w:val="TJ2"/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hu-HU"/>
            </w:rPr>
          </w:pPr>
          <w:hyperlink w:anchor="_Toc120175941" w:history="1">
            <w:r w:rsidR="003830C2" w:rsidRPr="00894C2E">
              <w:rPr>
                <w:rStyle w:val="Hiperhivatkozs"/>
                <w:noProof/>
              </w:rPr>
              <w:t>4.1. Xxx</w:t>
            </w:r>
            <w:r w:rsidR="003830C2">
              <w:rPr>
                <w:noProof/>
                <w:webHidden/>
              </w:rPr>
              <w:tab/>
            </w:r>
            <w:r w:rsidR="003830C2">
              <w:rPr>
                <w:noProof/>
                <w:webHidden/>
              </w:rPr>
              <w:fldChar w:fldCharType="begin"/>
            </w:r>
            <w:r w:rsidR="003830C2">
              <w:rPr>
                <w:noProof/>
                <w:webHidden/>
              </w:rPr>
              <w:instrText xml:space="preserve"> PAGEREF _Toc120175941 \h </w:instrText>
            </w:r>
            <w:r w:rsidR="003830C2">
              <w:rPr>
                <w:noProof/>
                <w:webHidden/>
              </w:rPr>
            </w:r>
            <w:r w:rsidR="003830C2">
              <w:rPr>
                <w:noProof/>
                <w:webHidden/>
              </w:rPr>
              <w:fldChar w:fldCharType="separate"/>
            </w:r>
            <w:r w:rsidR="003830C2">
              <w:rPr>
                <w:noProof/>
                <w:webHidden/>
              </w:rPr>
              <w:t>6</w:t>
            </w:r>
            <w:r w:rsidR="003830C2">
              <w:rPr>
                <w:noProof/>
                <w:webHidden/>
              </w:rPr>
              <w:fldChar w:fldCharType="end"/>
            </w:r>
          </w:hyperlink>
        </w:p>
        <w:p w14:paraId="6F22DF79" w14:textId="5A7B0295" w:rsidR="003830C2" w:rsidRDefault="00000000">
          <w:pPr>
            <w:pStyle w:val="TJ3"/>
            <w:tabs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hu-HU"/>
            </w:rPr>
          </w:pPr>
          <w:hyperlink w:anchor="_Toc120175942" w:history="1">
            <w:r w:rsidR="003830C2" w:rsidRPr="00894C2E">
              <w:rPr>
                <w:rStyle w:val="Hiperhivatkozs"/>
                <w:noProof/>
              </w:rPr>
              <w:t>4.1.1. Xxx</w:t>
            </w:r>
            <w:r w:rsidR="003830C2">
              <w:rPr>
                <w:noProof/>
                <w:webHidden/>
              </w:rPr>
              <w:tab/>
            </w:r>
            <w:r w:rsidR="003830C2">
              <w:rPr>
                <w:noProof/>
                <w:webHidden/>
              </w:rPr>
              <w:fldChar w:fldCharType="begin"/>
            </w:r>
            <w:r w:rsidR="003830C2">
              <w:rPr>
                <w:noProof/>
                <w:webHidden/>
              </w:rPr>
              <w:instrText xml:space="preserve"> PAGEREF _Toc120175942 \h </w:instrText>
            </w:r>
            <w:r w:rsidR="003830C2">
              <w:rPr>
                <w:noProof/>
                <w:webHidden/>
              </w:rPr>
            </w:r>
            <w:r w:rsidR="003830C2">
              <w:rPr>
                <w:noProof/>
                <w:webHidden/>
              </w:rPr>
              <w:fldChar w:fldCharType="separate"/>
            </w:r>
            <w:r w:rsidR="003830C2">
              <w:rPr>
                <w:noProof/>
                <w:webHidden/>
              </w:rPr>
              <w:t>6</w:t>
            </w:r>
            <w:r w:rsidR="003830C2">
              <w:rPr>
                <w:noProof/>
                <w:webHidden/>
              </w:rPr>
              <w:fldChar w:fldCharType="end"/>
            </w:r>
          </w:hyperlink>
        </w:p>
        <w:p w14:paraId="27E4211D" w14:textId="5A6DB067" w:rsidR="003830C2" w:rsidRDefault="00000000">
          <w:pPr>
            <w:pStyle w:val="TJ1"/>
            <w:tabs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hu-HU"/>
            </w:rPr>
          </w:pPr>
          <w:hyperlink w:anchor="_Toc120175943" w:history="1">
            <w:r w:rsidR="003830C2" w:rsidRPr="00894C2E">
              <w:rPr>
                <w:rStyle w:val="Hiperhivatkozs"/>
                <w:noProof/>
              </w:rPr>
              <w:t>5. DISCUSSION</w:t>
            </w:r>
            <w:r w:rsidR="003830C2">
              <w:rPr>
                <w:noProof/>
                <w:webHidden/>
              </w:rPr>
              <w:tab/>
            </w:r>
            <w:r w:rsidR="003830C2">
              <w:rPr>
                <w:noProof/>
                <w:webHidden/>
              </w:rPr>
              <w:fldChar w:fldCharType="begin"/>
            </w:r>
            <w:r w:rsidR="003830C2">
              <w:rPr>
                <w:noProof/>
                <w:webHidden/>
              </w:rPr>
              <w:instrText xml:space="preserve"> PAGEREF _Toc120175943 \h </w:instrText>
            </w:r>
            <w:r w:rsidR="003830C2">
              <w:rPr>
                <w:noProof/>
                <w:webHidden/>
              </w:rPr>
            </w:r>
            <w:r w:rsidR="003830C2">
              <w:rPr>
                <w:noProof/>
                <w:webHidden/>
              </w:rPr>
              <w:fldChar w:fldCharType="separate"/>
            </w:r>
            <w:r w:rsidR="003830C2">
              <w:rPr>
                <w:noProof/>
                <w:webHidden/>
              </w:rPr>
              <w:t>7</w:t>
            </w:r>
            <w:r w:rsidR="003830C2">
              <w:rPr>
                <w:noProof/>
                <w:webHidden/>
              </w:rPr>
              <w:fldChar w:fldCharType="end"/>
            </w:r>
          </w:hyperlink>
        </w:p>
        <w:p w14:paraId="75D72E9F" w14:textId="771B57A1" w:rsidR="003830C2" w:rsidRDefault="00000000">
          <w:pPr>
            <w:pStyle w:val="TJ2"/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hu-HU"/>
            </w:rPr>
          </w:pPr>
          <w:hyperlink w:anchor="_Toc120175944" w:history="1">
            <w:r w:rsidR="003830C2" w:rsidRPr="00894C2E">
              <w:rPr>
                <w:rStyle w:val="Hiperhivatkozs"/>
                <w:noProof/>
                <w:lang w:val="en-US"/>
              </w:rPr>
              <w:t>5.1. Xxx</w:t>
            </w:r>
            <w:r w:rsidR="003830C2">
              <w:rPr>
                <w:noProof/>
                <w:webHidden/>
              </w:rPr>
              <w:tab/>
            </w:r>
            <w:r w:rsidR="003830C2">
              <w:rPr>
                <w:noProof/>
                <w:webHidden/>
              </w:rPr>
              <w:fldChar w:fldCharType="begin"/>
            </w:r>
            <w:r w:rsidR="003830C2">
              <w:rPr>
                <w:noProof/>
                <w:webHidden/>
              </w:rPr>
              <w:instrText xml:space="preserve"> PAGEREF _Toc120175944 \h </w:instrText>
            </w:r>
            <w:r w:rsidR="003830C2">
              <w:rPr>
                <w:noProof/>
                <w:webHidden/>
              </w:rPr>
            </w:r>
            <w:r w:rsidR="003830C2">
              <w:rPr>
                <w:noProof/>
                <w:webHidden/>
              </w:rPr>
              <w:fldChar w:fldCharType="separate"/>
            </w:r>
            <w:r w:rsidR="003830C2">
              <w:rPr>
                <w:noProof/>
                <w:webHidden/>
              </w:rPr>
              <w:t>7</w:t>
            </w:r>
            <w:r w:rsidR="003830C2">
              <w:rPr>
                <w:noProof/>
                <w:webHidden/>
              </w:rPr>
              <w:fldChar w:fldCharType="end"/>
            </w:r>
          </w:hyperlink>
        </w:p>
        <w:p w14:paraId="5B2488D7" w14:textId="6CD2504F" w:rsidR="003830C2" w:rsidRDefault="00000000">
          <w:pPr>
            <w:pStyle w:val="TJ1"/>
            <w:tabs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hu-HU"/>
            </w:rPr>
          </w:pPr>
          <w:hyperlink w:anchor="_Toc120175945" w:history="1">
            <w:r w:rsidR="003830C2" w:rsidRPr="00894C2E">
              <w:rPr>
                <w:rStyle w:val="Hiperhivatkozs"/>
                <w:noProof/>
              </w:rPr>
              <w:t>6. CONCLUSIONS</w:t>
            </w:r>
            <w:r w:rsidR="003830C2">
              <w:rPr>
                <w:noProof/>
                <w:webHidden/>
              </w:rPr>
              <w:tab/>
            </w:r>
            <w:r w:rsidR="003830C2">
              <w:rPr>
                <w:noProof/>
                <w:webHidden/>
              </w:rPr>
              <w:fldChar w:fldCharType="begin"/>
            </w:r>
            <w:r w:rsidR="003830C2">
              <w:rPr>
                <w:noProof/>
                <w:webHidden/>
              </w:rPr>
              <w:instrText xml:space="preserve"> PAGEREF _Toc120175945 \h </w:instrText>
            </w:r>
            <w:r w:rsidR="003830C2">
              <w:rPr>
                <w:noProof/>
                <w:webHidden/>
              </w:rPr>
            </w:r>
            <w:r w:rsidR="003830C2">
              <w:rPr>
                <w:noProof/>
                <w:webHidden/>
              </w:rPr>
              <w:fldChar w:fldCharType="separate"/>
            </w:r>
            <w:r w:rsidR="003830C2">
              <w:rPr>
                <w:noProof/>
                <w:webHidden/>
              </w:rPr>
              <w:t>8</w:t>
            </w:r>
            <w:r w:rsidR="003830C2">
              <w:rPr>
                <w:noProof/>
                <w:webHidden/>
              </w:rPr>
              <w:fldChar w:fldCharType="end"/>
            </w:r>
          </w:hyperlink>
        </w:p>
        <w:p w14:paraId="23A27C58" w14:textId="0BE890B1" w:rsidR="003830C2" w:rsidRDefault="00000000">
          <w:pPr>
            <w:pStyle w:val="TJ1"/>
            <w:tabs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hu-HU"/>
            </w:rPr>
          </w:pPr>
          <w:hyperlink w:anchor="_Toc120175946" w:history="1">
            <w:r w:rsidR="003830C2" w:rsidRPr="00894C2E">
              <w:rPr>
                <w:rStyle w:val="Hiperhivatkozs"/>
                <w:noProof/>
              </w:rPr>
              <w:t>7. SUMMARY</w:t>
            </w:r>
            <w:r w:rsidR="003830C2">
              <w:rPr>
                <w:noProof/>
                <w:webHidden/>
              </w:rPr>
              <w:tab/>
            </w:r>
            <w:r w:rsidR="003830C2">
              <w:rPr>
                <w:noProof/>
                <w:webHidden/>
              </w:rPr>
              <w:fldChar w:fldCharType="begin"/>
            </w:r>
            <w:r w:rsidR="003830C2">
              <w:rPr>
                <w:noProof/>
                <w:webHidden/>
              </w:rPr>
              <w:instrText xml:space="preserve"> PAGEREF _Toc120175946 \h </w:instrText>
            </w:r>
            <w:r w:rsidR="003830C2">
              <w:rPr>
                <w:noProof/>
                <w:webHidden/>
              </w:rPr>
            </w:r>
            <w:r w:rsidR="003830C2">
              <w:rPr>
                <w:noProof/>
                <w:webHidden/>
              </w:rPr>
              <w:fldChar w:fldCharType="separate"/>
            </w:r>
            <w:r w:rsidR="003830C2">
              <w:rPr>
                <w:noProof/>
                <w:webHidden/>
              </w:rPr>
              <w:t>9</w:t>
            </w:r>
            <w:r w:rsidR="003830C2">
              <w:rPr>
                <w:noProof/>
                <w:webHidden/>
              </w:rPr>
              <w:fldChar w:fldCharType="end"/>
            </w:r>
          </w:hyperlink>
        </w:p>
        <w:p w14:paraId="2B890673" w14:textId="7E74C357" w:rsidR="003830C2" w:rsidRDefault="00000000">
          <w:pPr>
            <w:pStyle w:val="TJ1"/>
            <w:tabs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hu-HU"/>
            </w:rPr>
          </w:pPr>
          <w:hyperlink w:anchor="_Toc120175947" w:history="1">
            <w:r w:rsidR="003830C2" w:rsidRPr="00894C2E">
              <w:rPr>
                <w:rStyle w:val="Hiperhivatkozs"/>
                <w:noProof/>
              </w:rPr>
              <w:t>8. REFERENCES</w:t>
            </w:r>
            <w:r w:rsidR="003830C2">
              <w:rPr>
                <w:noProof/>
                <w:webHidden/>
              </w:rPr>
              <w:tab/>
            </w:r>
            <w:r w:rsidR="003830C2">
              <w:rPr>
                <w:noProof/>
                <w:webHidden/>
              </w:rPr>
              <w:fldChar w:fldCharType="begin"/>
            </w:r>
            <w:r w:rsidR="003830C2">
              <w:rPr>
                <w:noProof/>
                <w:webHidden/>
              </w:rPr>
              <w:instrText xml:space="preserve"> PAGEREF _Toc120175947 \h </w:instrText>
            </w:r>
            <w:r w:rsidR="003830C2">
              <w:rPr>
                <w:noProof/>
                <w:webHidden/>
              </w:rPr>
            </w:r>
            <w:r w:rsidR="003830C2">
              <w:rPr>
                <w:noProof/>
                <w:webHidden/>
              </w:rPr>
              <w:fldChar w:fldCharType="separate"/>
            </w:r>
            <w:r w:rsidR="003830C2">
              <w:rPr>
                <w:noProof/>
                <w:webHidden/>
              </w:rPr>
              <w:t>10</w:t>
            </w:r>
            <w:r w:rsidR="003830C2">
              <w:rPr>
                <w:noProof/>
                <w:webHidden/>
              </w:rPr>
              <w:fldChar w:fldCharType="end"/>
            </w:r>
          </w:hyperlink>
        </w:p>
        <w:p w14:paraId="42C93262" w14:textId="2C6D5431" w:rsidR="003830C2" w:rsidRDefault="00000000">
          <w:pPr>
            <w:pStyle w:val="TJ1"/>
            <w:tabs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hu-HU"/>
            </w:rPr>
          </w:pPr>
          <w:hyperlink w:anchor="_Toc120175948" w:history="1">
            <w:r w:rsidR="003830C2" w:rsidRPr="00894C2E">
              <w:rPr>
                <w:rStyle w:val="Hiperhivatkozs"/>
                <w:noProof/>
              </w:rPr>
              <w:t>9. BIBLIOGRAPHY OF PUBLICATIONS</w:t>
            </w:r>
            <w:r w:rsidR="003830C2">
              <w:rPr>
                <w:noProof/>
                <w:webHidden/>
              </w:rPr>
              <w:tab/>
            </w:r>
            <w:r w:rsidR="003830C2">
              <w:rPr>
                <w:noProof/>
                <w:webHidden/>
              </w:rPr>
              <w:fldChar w:fldCharType="begin"/>
            </w:r>
            <w:r w:rsidR="003830C2">
              <w:rPr>
                <w:noProof/>
                <w:webHidden/>
              </w:rPr>
              <w:instrText xml:space="preserve"> PAGEREF _Toc120175948 \h </w:instrText>
            </w:r>
            <w:r w:rsidR="003830C2">
              <w:rPr>
                <w:noProof/>
                <w:webHidden/>
              </w:rPr>
            </w:r>
            <w:r w:rsidR="003830C2">
              <w:rPr>
                <w:noProof/>
                <w:webHidden/>
              </w:rPr>
              <w:fldChar w:fldCharType="separate"/>
            </w:r>
            <w:r w:rsidR="003830C2">
              <w:rPr>
                <w:noProof/>
                <w:webHidden/>
              </w:rPr>
              <w:t>11</w:t>
            </w:r>
            <w:r w:rsidR="003830C2">
              <w:rPr>
                <w:noProof/>
                <w:webHidden/>
              </w:rPr>
              <w:fldChar w:fldCharType="end"/>
            </w:r>
          </w:hyperlink>
        </w:p>
        <w:p w14:paraId="3B9EB3D1" w14:textId="6AAE1BD7" w:rsidR="003830C2" w:rsidRDefault="00000000">
          <w:pPr>
            <w:pStyle w:val="TJ1"/>
            <w:tabs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hu-HU"/>
            </w:rPr>
          </w:pPr>
          <w:hyperlink w:anchor="_Toc120175949" w:history="1">
            <w:r w:rsidR="003830C2" w:rsidRPr="00894C2E">
              <w:rPr>
                <w:rStyle w:val="Hiperhivatkozs"/>
                <w:noProof/>
              </w:rPr>
              <w:t>10. ACKNOWLEDGEMENTS</w:t>
            </w:r>
            <w:r w:rsidR="003830C2">
              <w:rPr>
                <w:noProof/>
                <w:webHidden/>
              </w:rPr>
              <w:tab/>
            </w:r>
            <w:r w:rsidR="003830C2">
              <w:rPr>
                <w:noProof/>
                <w:webHidden/>
              </w:rPr>
              <w:fldChar w:fldCharType="begin"/>
            </w:r>
            <w:r w:rsidR="003830C2">
              <w:rPr>
                <w:noProof/>
                <w:webHidden/>
              </w:rPr>
              <w:instrText xml:space="preserve"> PAGEREF _Toc120175949 \h </w:instrText>
            </w:r>
            <w:r w:rsidR="003830C2">
              <w:rPr>
                <w:noProof/>
                <w:webHidden/>
              </w:rPr>
            </w:r>
            <w:r w:rsidR="003830C2">
              <w:rPr>
                <w:noProof/>
                <w:webHidden/>
              </w:rPr>
              <w:fldChar w:fldCharType="separate"/>
            </w:r>
            <w:r w:rsidR="003830C2">
              <w:rPr>
                <w:noProof/>
                <w:webHidden/>
              </w:rPr>
              <w:t>12</w:t>
            </w:r>
            <w:r w:rsidR="003830C2">
              <w:rPr>
                <w:noProof/>
                <w:webHidden/>
              </w:rPr>
              <w:fldChar w:fldCharType="end"/>
            </w:r>
          </w:hyperlink>
        </w:p>
        <w:p w14:paraId="05656EAE" w14:textId="52652713" w:rsidR="00AD0049" w:rsidRDefault="001B4C44" w:rsidP="00AD0049">
          <w:r>
            <w:fldChar w:fldCharType="end"/>
          </w:r>
        </w:p>
      </w:sdtContent>
    </w:sdt>
    <w:p w14:paraId="1F53C3E2" w14:textId="77777777" w:rsidR="00660184" w:rsidRDefault="00660184" w:rsidP="005E424B">
      <w:pPr>
        <w:pStyle w:val="Cmsor1"/>
      </w:pPr>
    </w:p>
    <w:p w14:paraId="6B8E7131" w14:textId="77777777" w:rsidR="00660184" w:rsidRDefault="00660184">
      <w:pPr>
        <w:spacing w:after="200" w:line="276" w:lineRule="auto"/>
        <w:jc w:val="left"/>
        <w:rPr>
          <w:sz w:val="32"/>
          <w:szCs w:val="32"/>
        </w:rPr>
      </w:pPr>
      <w:r>
        <w:br w:type="page"/>
      </w:r>
    </w:p>
    <w:p w14:paraId="52995890" w14:textId="77777777" w:rsidR="00660184" w:rsidRPr="005E424B" w:rsidRDefault="00660184" w:rsidP="005E424B">
      <w:pPr>
        <w:pStyle w:val="Cmsor1"/>
      </w:pPr>
      <w:bookmarkStart w:id="4" w:name="_Toc120175933"/>
      <w:r w:rsidRPr="005E424B">
        <w:lastRenderedPageBreak/>
        <w:t>LIST OF ABBREVATIONS</w:t>
      </w:r>
      <w:bookmarkEnd w:id="4"/>
    </w:p>
    <w:p w14:paraId="5FE77E94" w14:textId="77777777" w:rsidR="00660184" w:rsidRDefault="00B30E32" w:rsidP="00660184">
      <w:pPr>
        <w:tabs>
          <w:tab w:val="left" w:pos="5103"/>
        </w:tabs>
      </w:pPr>
      <w:commentRangeStart w:id="5"/>
      <w:r>
        <w:t>XXX</w:t>
      </w:r>
      <w:r>
        <w:tab/>
      </w:r>
      <w:proofErr w:type="spellStart"/>
      <w:r>
        <w:t>Xxx</w:t>
      </w:r>
      <w:commentRangeEnd w:id="5"/>
      <w:proofErr w:type="spellEnd"/>
      <w:r>
        <w:rPr>
          <w:rStyle w:val="Jegyzethivatkozs"/>
        </w:rPr>
        <w:commentReference w:id="5"/>
      </w:r>
    </w:p>
    <w:p w14:paraId="4EEFCDAE" w14:textId="77777777" w:rsidR="00660184" w:rsidRDefault="00660184" w:rsidP="00660184">
      <w:pPr>
        <w:tabs>
          <w:tab w:val="left" w:pos="5103"/>
          <w:tab w:val="left" w:pos="5600"/>
        </w:tabs>
      </w:pPr>
      <w:r>
        <w:tab/>
      </w:r>
    </w:p>
    <w:p w14:paraId="60B264D9" w14:textId="77777777" w:rsidR="00660184" w:rsidRPr="00FC7DE0" w:rsidRDefault="00660184" w:rsidP="00660184">
      <w:pPr>
        <w:tabs>
          <w:tab w:val="left" w:pos="5103"/>
        </w:tabs>
      </w:pPr>
    </w:p>
    <w:p w14:paraId="36D3D477" w14:textId="77777777" w:rsidR="00660184" w:rsidRDefault="00660184" w:rsidP="00660184">
      <w:r>
        <w:br w:type="page"/>
      </w:r>
    </w:p>
    <w:p w14:paraId="778AA7D4" w14:textId="77777777" w:rsidR="00660184" w:rsidRPr="00BA35D5" w:rsidRDefault="00660184" w:rsidP="005E424B">
      <w:pPr>
        <w:pStyle w:val="Cmsor1"/>
      </w:pPr>
      <w:bookmarkStart w:id="6" w:name="_Toc76243172"/>
      <w:bookmarkStart w:id="7" w:name="_Toc76734309"/>
      <w:bookmarkStart w:id="8" w:name="_Toc120175934"/>
      <w:commentRangeStart w:id="9"/>
      <w:r w:rsidRPr="00BA35D5">
        <w:lastRenderedPageBreak/>
        <w:t>1. INTRODUCTION</w:t>
      </w:r>
      <w:bookmarkEnd w:id="6"/>
      <w:bookmarkEnd w:id="7"/>
      <w:commentRangeEnd w:id="9"/>
      <w:r w:rsidR="00B30E32">
        <w:rPr>
          <w:rStyle w:val="Jegyzethivatkozs"/>
        </w:rPr>
        <w:commentReference w:id="9"/>
      </w:r>
      <w:bookmarkEnd w:id="8"/>
    </w:p>
    <w:p w14:paraId="1D555E9D" w14:textId="77777777" w:rsidR="00675D1F" w:rsidRPr="005E424B" w:rsidRDefault="00675D1F" w:rsidP="005E424B">
      <w:pPr>
        <w:pStyle w:val="Cmsor2"/>
      </w:pPr>
      <w:bookmarkStart w:id="10" w:name="_Toc76243173"/>
      <w:bookmarkStart w:id="11" w:name="_Toc120175935"/>
      <w:r w:rsidRPr="005E424B">
        <w:t>1.1.</w:t>
      </w:r>
      <w:commentRangeStart w:id="12"/>
      <w:r w:rsidRPr="005E424B">
        <w:t xml:space="preserve"> </w:t>
      </w:r>
      <w:bookmarkEnd w:id="10"/>
      <w:proofErr w:type="spellStart"/>
      <w:r w:rsidR="00B30E32" w:rsidRPr="005E424B">
        <w:t>Xxx</w:t>
      </w:r>
      <w:commentRangeEnd w:id="12"/>
      <w:proofErr w:type="spellEnd"/>
      <w:r w:rsidR="00B30E32" w:rsidRPr="005E424B">
        <w:rPr>
          <w:rStyle w:val="Jegyzethivatkozs"/>
          <w:sz w:val="24"/>
          <w:szCs w:val="24"/>
        </w:rPr>
        <w:commentReference w:id="12"/>
      </w:r>
      <w:bookmarkEnd w:id="11"/>
    </w:p>
    <w:p w14:paraId="6F1B6468" w14:textId="12300A48" w:rsidR="00675D1F" w:rsidRDefault="00B30E32" w:rsidP="00B30E32">
      <w:commentRangeStart w:id="13"/>
      <w:proofErr w:type="spellStart"/>
      <w:r>
        <w:t>Xxx</w:t>
      </w:r>
      <w:commentRangeEnd w:id="13"/>
      <w:proofErr w:type="spellEnd"/>
      <w:r>
        <w:rPr>
          <w:rStyle w:val="Jegyzethivatkozs"/>
        </w:rPr>
        <w:commentReference w:id="13"/>
      </w:r>
      <w:r w:rsidR="00237074">
        <w:fldChar w:fldCharType="begin"/>
      </w:r>
      <w:r w:rsidR="005E424B">
        <w:instrText xml:space="preserve"> ADDIN EN.CITE &lt;EndNote&gt;&lt;Cite&gt;&lt;Author&gt;Kassai&lt;/Author&gt;&lt;Year&gt;2022&lt;/Year&gt;&lt;RecNum&gt;1764&lt;/RecNum&gt;&lt;DisplayText&gt;(1)&lt;/DisplayText&gt;&lt;record&gt;&lt;rec-number&gt;1764&lt;/rec-number&gt;&lt;foreign-keys&gt;&lt;key app="EN" db-id="drafeww9edesstezsxmxxvzct9z5wtt2s0vp" timestamp="1681289621"&gt;1764&lt;/key&gt;&lt;/foreign-keys&gt;&lt;ref-type name="Journal Article"&gt;17&lt;/ref-type&gt;&lt;contributors&gt;&lt;authors&gt;&lt;author&gt;Kassai, T.&lt;/author&gt;&lt;author&gt;Varga, M.&lt;/author&gt;&lt;author&gt;Józsa, G.&lt;/author&gt;&lt;/authors&gt;&lt;/contributors&gt;&lt;auth-address&gt;Department of Pediatric Traumatology, Péterfy Hospital, Manninger Jenő National Trauma Center, Budapest, Hungary.&amp;#xD;Division of Surgery, Traumatology and Otorhinolaryngology, Department of Pediatrics, University of Pécs, Clinical Centre, Pécs, Hungary.&lt;/auth-address&gt;&lt;titles&gt;&lt;title&gt;Pediatric medial humeral epicondyle fracture in children: Are biodegradable pins with tension band absorbable sutures efficient?&lt;/title&gt;&lt;secondary-title&gt;Medicine (Baltimore)&lt;/secondary-title&gt;&lt;alt-title&gt;Medicine&lt;/alt-title&gt;&lt;/titles&gt;&lt;periodical&gt;&lt;full-title&gt;Medicine (Baltimore)&lt;/full-title&gt;&lt;/periodical&gt;&lt;pages&gt;e29817&lt;/pages&gt;&lt;volume&gt;101&lt;/volume&gt;&lt;number&gt;30&lt;/number&gt;&lt;edition&gt;2022/07/30&lt;/edition&gt;&lt;keywords&gt;&lt;keyword&gt;Bone Nails&lt;/keyword&gt;&lt;keyword&gt;Child&lt;/keyword&gt;&lt;keyword&gt;*Elbow Joint/surgery&lt;/keyword&gt;&lt;keyword&gt;Fracture Fixation, Internal/adverse effects/methods&lt;/keyword&gt;&lt;keyword&gt;Humans&lt;/keyword&gt;&lt;keyword&gt;*Humeral Fractures/surgery&lt;/keyword&gt;&lt;keyword&gt;Humerus&lt;/keyword&gt;&lt;keyword&gt;Retrospective Studies&lt;/keyword&gt;&lt;keyword&gt;Sutures&lt;/keyword&gt;&lt;keyword&gt;Treatment Outcome&lt;/keyword&gt;&lt;/keywords&gt;&lt;dates&gt;&lt;year&gt;2022&lt;/year&gt;&lt;pub-dates&gt;&lt;date&gt;Jul 29&lt;/date&gt;&lt;/pub-dates&gt;&lt;/dates&gt;&lt;isbn&gt;0025-7974 (Print)&amp;#xD;0025-7974&lt;/isbn&gt;&lt;accession-num&gt;35905247&lt;/accession-num&gt;&lt;urls&gt;&lt;/urls&gt;&lt;custom2&gt;PMC9333536&lt;/custom2&gt;&lt;electronic-resource-num&gt;10.1097/md.0000000000029817&lt;/electronic-resource-num&gt;&lt;remote-database-provider&gt;NLM&lt;/remote-database-provider&gt;&lt;language&gt;eng&lt;/language&gt;&lt;/record&gt;&lt;/Cite&gt;&lt;/EndNote&gt;</w:instrText>
      </w:r>
      <w:r w:rsidR="00237074">
        <w:fldChar w:fldCharType="separate"/>
      </w:r>
      <w:r w:rsidR="005E424B">
        <w:rPr>
          <w:noProof/>
        </w:rPr>
        <w:t>(1)</w:t>
      </w:r>
      <w:r w:rsidR="00237074">
        <w:fldChar w:fldCharType="end"/>
      </w:r>
    </w:p>
    <w:p w14:paraId="08E7CC8A" w14:textId="77777777" w:rsidR="00675D1F" w:rsidRPr="00006889" w:rsidRDefault="00675D1F" w:rsidP="00675D1F">
      <w:pPr>
        <w:pStyle w:val="Cmsor3"/>
      </w:pPr>
      <w:bookmarkStart w:id="14" w:name="_Toc76243174"/>
      <w:bookmarkStart w:id="15" w:name="_Toc120175936"/>
      <w:commentRangeStart w:id="16"/>
      <w:proofErr w:type="gramStart"/>
      <w:r>
        <w:t xml:space="preserve">1.1.1. </w:t>
      </w:r>
      <w:bookmarkEnd w:id="14"/>
      <w:r w:rsidRPr="0035522E">
        <w:t xml:space="preserve"> </w:t>
      </w:r>
      <w:proofErr w:type="spellStart"/>
      <w:r w:rsidR="00B30E32">
        <w:t>Xxx</w:t>
      </w:r>
      <w:commentRangeEnd w:id="16"/>
      <w:proofErr w:type="spellEnd"/>
      <w:proofErr w:type="gramEnd"/>
      <w:r w:rsidR="00B30E32">
        <w:rPr>
          <w:rStyle w:val="Jegyzethivatkozs"/>
        </w:rPr>
        <w:commentReference w:id="16"/>
      </w:r>
      <w:bookmarkEnd w:id="15"/>
    </w:p>
    <w:p w14:paraId="3F9E8D32" w14:textId="77777777" w:rsidR="00B30E32" w:rsidRDefault="00B30E32" w:rsidP="00675D1F">
      <w:commentRangeStart w:id="17"/>
      <w:proofErr w:type="spellStart"/>
      <w:r>
        <w:t>Xxx</w:t>
      </w:r>
      <w:commentRangeEnd w:id="17"/>
      <w:proofErr w:type="spellEnd"/>
      <w:r>
        <w:rPr>
          <w:rStyle w:val="Jegyzethivatkozs"/>
        </w:rPr>
        <w:commentReference w:id="17"/>
      </w:r>
    </w:p>
    <w:p w14:paraId="409B8072" w14:textId="77777777" w:rsidR="00B30E32" w:rsidRDefault="00675D1F" w:rsidP="005E424B">
      <w:pPr>
        <w:pStyle w:val="Cmsor2"/>
      </w:pPr>
      <w:bookmarkStart w:id="18" w:name="_Toc120175937"/>
      <w:bookmarkStart w:id="19" w:name="_Toc76243175"/>
      <w:r w:rsidRPr="00124B83">
        <w:t>1.2.</w:t>
      </w:r>
      <w:bookmarkEnd w:id="18"/>
      <w:r w:rsidRPr="00124B83">
        <w:t xml:space="preserve"> </w:t>
      </w:r>
      <w:bookmarkEnd w:id="19"/>
      <w:r w:rsidRPr="00311D89">
        <w:t xml:space="preserve"> </w:t>
      </w:r>
    </w:p>
    <w:p w14:paraId="289B619E" w14:textId="77777777" w:rsidR="00F85C5E" w:rsidRDefault="00F85C5E">
      <w:pPr>
        <w:spacing w:after="200" w:line="276" w:lineRule="auto"/>
        <w:jc w:val="left"/>
        <w:rPr>
          <w:sz w:val="28"/>
          <w:szCs w:val="28"/>
        </w:rPr>
      </w:pPr>
      <w:r>
        <w:br w:type="page"/>
      </w:r>
    </w:p>
    <w:p w14:paraId="6BFCB9D2" w14:textId="14D48041" w:rsidR="00675D1F" w:rsidRDefault="00F85C5E" w:rsidP="005E424B">
      <w:pPr>
        <w:pStyle w:val="Cmsor1"/>
      </w:pPr>
      <w:bookmarkStart w:id="20" w:name="_Toc120175938"/>
      <w:r>
        <w:lastRenderedPageBreak/>
        <w:t xml:space="preserve">2. </w:t>
      </w:r>
      <w:r w:rsidR="00250A8C">
        <w:t>OBJECTIVES</w:t>
      </w:r>
      <w:bookmarkEnd w:id="20"/>
    </w:p>
    <w:p w14:paraId="17586E7B" w14:textId="77777777" w:rsidR="00250A8C" w:rsidRDefault="00250A8C" w:rsidP="00250A8C">
      <w:proofErr w:type="spellStart"/>
      <w:r>
        <w:t>Xxx</w:t>
      </w:r>
      <w:proofErr w:type="spellEnd"/>
    </w:p>
    <w:p w14:paraId="36932E0A" w14:textId="77777777" w:rsidR="00250A8C" w:rsidRDefault="00250A8C" w:rsidP="00250A8C"/>
    <w:p w14:paraId="475A08CE" w14:textId="77777777" w:rsidR="00250A8C" w:rsidRDefault="00250A8C" w:rsidP="00250A8C">
      <w:proofErr w:type="spellStart"/>
      <w:r>
        <w:t>To</w:t>
      </w:r>
      <w:proofErr w:type="spellEnd"/>
      <w:r>
        <w:t xml:space="preserve"> </w:t>
      </w:r>
      <w:proofErr w:type="spellStart"/>
      <w:r>
        <w:t>find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answer</w:t>
      </w:r>
      <w:proofErr w:type="spellEnd"/>
      <w:r>
        <w:t xml:space="preserve"> </w:t>
      </w:r>
      <w:proofErr w:type="spellStart"/>
      <w:r>
        <w:t>for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following</w:t>
      </w:r>
      <w:proofErr w:type="spellEnd"/>
      <w:r>
        <w:t xml:space="preserve"> </w:t>
      </w:r>
      <w:proofErr w:type="spellStart"/>
      <w:r>
        <w:t>questions</w:t>
      </w:r>
      <w:proofErr w:type="spellEnd"/>
      <w:r>
        <w:t xml:space="preserve"> </w:t>
      </w:r>
      <w:proofErr w:type="spellStart"/>
      <w:r>
        <w:t>we</w:t>
      </w:r>
      <w:proofErr w:type="spellEnd"/>
      <w:r>
        <w:t xml:space="preserve"> </w:t>
      </w:r>
      <w:proofErr w:type="spellStart"/>
      <w:r>
        <w:t>used</w:t>
      </w:r>
      <w:proofErr w:type="spellEnd"/>
      <w:r>
        <w:t xml:space="preserve"> ….</w:t>
      </w:r>
    </w:p>
    <w:p w14:paraId="64109223" w14:textId="77777777" w:rsidR="00250A8C" w:rsidRDefault="00250A8C" w:rsidP="00250A8C"/>
    <w:p w14:paraId="6AC3379B" w14:textId="77777777" w:rsidR="00250A8C" w:rsidRPr="00504E76" w:rsidRDefault="00250A8C" w:rsidP="00250A8C">
      <w:pPr>
        <w:pStyle w:val="Listaszerbekezds"/>
        <w:numPr>
          <w:ilvl w:val="0"/>
          <w:numId w:val="1"/>
        </w:numPr>
      </w:pPr>
      <w:proofErr w:type="spellStart"/>
      <w:r>
        <w:t>Xxx</w:t>
      </w:r>
      <w:proofErr w:type="spellEnd"/>
    </w:p>
    <w:p w14:paraId="5E392EEA" w14:textId="77777777" w:rsidR="00250A8C" w:rsidRPr="00504E76" w:rsidRDefault="00250A8C" w:rsidP="00250A8C">
      <w:pPr>
        <w:pStyle w:val="Listaszerbekezds"/>
        <w:numPr>
          <w:ilvl w:val="0"/>
          <w:numId w:val="1"/>
        </w:numPr>
      </w:pPr>
      <w:proofErr w:type="spellStart"/>
      <w:r>
        <w:t>Xxx</w:t>
      </w:r>
      <w:proofErr w:type="spellEnd"/>
    </w:p>
    <w:p w14:paraId="52C9BFA4" w14:textId="77777777" w:rsidR="00250A8C" w:rsidRPr="00504E76" w:rsidRDefault="00250A8C" w:rsidP="00250A8C">
      <w:pPr>
        <w:pStyle w:val="Listaszerbekezds"/>
        <w:numPr>
          <w:ilvl w:val="0"/>
          <w:numId w:val="1"/>
        </w:numPr>
      </w:pPr>
      <w:proofErr w:type="spellStart"/>
      <w:r>
        <w:t>Xxx</w:t>
      </w:r>
      <w:proofErr w:type="spellEnd"/>
    </w:p>
    <w:p w14:paraId="59719BCF" w14:textId="77777777" w:rsidR="00660184" w:rsidRDefault="00660184" w:rsidP="00660184">
      <w:pPr>
        <w:jc w:val="left"/>
      </w:pPr>
      <w:r>
        <w:br w:type="page"/>
      </w:r>
    </w:p>
    <w:p w14:paraId="76732B0A" w14:textId="0436A2CA" w:rsidR="00AD0049" w:rsidRPr="00504E76" w:rsidRDefault="00F85C5E" w:rsidP="005E424B">
      <w:pPr>
        <w:pStyle w:val="Cmsor1"/>
      </w:pPr>
      <w:bookmarkStart w:id="21" w:name="_Toc120175939"/>
      <w:r>
        <w:lastRenderedPageBreak/>
        <w:t>3</w:t>
      </w:r>
      <w:r w:rsidR="00AD0049" w:rsidRPr="00504E76">
        <w:t xml:space="preserve">. </w:t>
      </w:r>
      <w:r w:rsidR="00250A8C">
        <w:t>METHODS</w:t>
      </w:r>
      <w:bookmarkEnd w:id="21"/>
    </w:p>
    <w:p w14:paraId="7A72C11B" w14:textId="77777777" w:rsidR="00AD0049" w:rsidRDefault="00AD0049" w:rsidP="00AD0049">
      <w:pPr>
        <w:jc w:val="left"/>
        <w:rPr>
          <w:sz w:val="32"/>
          <w:szCs w:val="32"/>
        </w:rPr>
      </w:pPr>
      <w:r>
        <w:br w:type="page"/>
      </w:r>
    </w:p>
    <w:p w14:paraId="1F672664" w14:textId="77777777" w:rsidR="00AD0049" w:rsidRDefault="00F85C5E" w:rsidP="005E424B">
      <w:pPr>
        <w:pStyle w:val="Cmsor1"/>
      </w:pPr>
      <w:bookmarkStart w:id="22" w:name="_Toc120175940"/>
      <w:r>
        <w:lastRenderedPageBreak/>
        <w:t>4</w:t>
      </w:r>
      <w:r w:rsidR="00AD0049">
        <w:t xml:space="preserve">. </w:t>
      </w:r>
      <w:r w:rsidR="00AD0049" w:rsidRPr="0075774D">
        <w:t>RESULTS</w:t>
      </w:r>
      <w:bookmarkEnd w:id="22"/>
    </w:p>
    <w:p w14:paraId="53388E4A" w14:textId="77777777" w:rsidR="00AD0049" w:rsidRDefault="00F85C5E" w:rsidP="005E424B">
      <w:pPr>
        <w:pStyle w:val="Cmsor2"/>
      </w:pPr>
      <w:bookmarkStart w:id="23" w:name="_Toc120175941"/>
      <w:r>
        <w:t>4</w:t>
      </w:r>
      <w:r w:rsidR="00AD0049">
        <w:t xml:space="preserve">.1. </w:t>
      </w:r>
      <w:proofErr w:type="spellStart"/>
      <w:r w:rsidR="00803641">
        <w:t>Xxx</w:t>
      </w:r>
      <w:bookmarkEnd w:id="23"/>
      <w:proofErr w:type="spellEnd"/>
    </w:p>
    <w:p w14:paraId="3BB77D0F" w14:textId="77777777" w:rsidR="00AD0049" w:rsidRDefault="00F85C5E" w:rsidP="00AD0049">
      <w:pPr>
        <w:pStyle w:val="Cmsor3"/>
        <w:spacing w:before="0" w:after="0"/>
      </w:pPr>
      <w:bookmarkStart w:id="24" w:name="_Toc120175942"/>
      <w:r>
        <w:t>4</w:t>
      </w:r>
      <w:r w:rsidR="00AD0049">
        <w:t xml:space="preserve">.1.1. </w:t>
      </w:r>
      <w:proofErr w:type="spellStart"/>
      <w:r w:rsidR="00803641">
        <w:t>Xxx</w:t>
      </w:r>
      <w:bookmarkEnd w:id="24"/>
      <w:proofErr w:type="spellEnd"/>
    </w:p>
    <w:p w14:paraId="09456991" w14:textId="77777777" w:rsidR="00AD0049" w:rsidRDefault="00F85C5E" w:rsidP="00AD0049">
      <w:pPr>
        <w:pStyle w:val="Cmsor4"/>
      </w:pPr>
      <w:proofErr w:type="gramStart"/>
      <w:r>
        <w:t>4</w:t>
      </w:r>
      <w:commentRangeStart w:id="25"/>
      <w:r w:rsidR="00803641">
        <w:t xml:space="preserve">.1.1.1.  </w:t>
      </w:r>
      <w:commentRangeStart w:id="26"/>
      <w:proofErr w:type="spellStart"/>
      <w:r w:rsidR="00803641">
        <w:t>Xxx</w:t>
      </w:r>
      <w:commentRangeEnd w:id="25"/>
      <w:proofErr w:type="spellEnd"/>
      <w:proofErr w:type="gramEnd"/>
      <w:r w:rsidR="00803641">
        <w:rPr>
          <w:rStyle w:val="Jegyzethivatkozs"/>
          <w:i w:val="0"/>
        </w:rPr>
        <w:commentReference w:id="25"/>
      </w:r>
      <w:commentRangeEnd w:id="26"/>
      <w:r w:rsidR="00803641">
        <w:rPr>
          <w:rStyle w:val="Jegyzethivatkozs"/>
          <w:i w:val="0"/>
        </w:rPr>
        <w:commentReference w:id="26"/>
      </w:r>
    </w:p>
    <w:p w14:paraId="46EF8D3B" w14:textId="77777777" w:rsidR="00E7477C" w:rsidRDefault="00803641" w:rsidP="00E7477C">
      <w:proofErr w:type="spellStart"/>
      <w:r>
        <w:t>Xxx</w:t>
      </w:r>
      <w:proofErr w:type="spellEnd"/>
      <w:r w:rsidR="00AD0049">
        <w:t xml:space="preserve"> </w:t>
      </w:r>
      <w:commentRangeStart w:id="27"/>
      <w:r w:rsidR="007E410A">
        <w:rPr>
          <w:b/>
        </w:rPr>
        <w:t>(</w:t>
      </w:r>
      <w:proofErr w:type="spellStart"/>
      <w:r w:rsidR="007E410A">
        <w:rPr>
          <w:b/>
        </w:rPr>
        <w:t>Figure</w:t>
      </w:r>
      <w:proofErr w:type="spellEnd"/>
      <w:r w:rsidR="007E410A">
        <w:rPr>
          <w:b/>
        </w:rPr>
        <w:t xml:space="preserve"> 1</w:t>
      </w:r>
      <w:r>
        <w:rPr>
          <w:b/>
        </w:rPr>
        <w:t>/</w:t>
      </w:r>
      <w:commentRangeStart w:id="28"/>
      <w:proofErr w:type="spellStart"/>
      <w:r>
        <w:rPr>
          <w:b/>
        </w:rPr>
        <w:t>Table</w:t>
      </w:r>
      <w:proofErr w:type="spellEnd"/>
      <w:r>
        <w:rPr>
          <w:b/>
        </w:rPr>
        <w:t xml:space="preserve"> 1</w:t>
      </w:r>
      <w:r w:rsidR="00AD0049" w:rsidRPr="0044321D">
        <w:rPr>
          <w:b/>
        </w:rPr>
        <w:t>)</w:t>
      </w:r>
      <w:commentRangeEnd w:id="27"/>
      <w:r>
        <w:rPr>
          <w:rStyle w:val="Jegyzethivatkozs"/>
        </w:rPr>
        <w:commentReference w:id="27"/>
      </w:r>
      <w:commentRangeEnd w:id="28"/>
      <w:r>
        <w:rPr>
          <w:rStyle w:val="Jegyzethivatkozs"/>
        </w:rPr>
        <w:commentReference w:id="28"/>
      </w:r>
      <w:r w:rsidR="00AD0049">
        <w:t>.</w:t>
      </w:r>
      <w:r w:rsidR="006D2E28">
        <w:t xml:space="preserve"> </w:t>
      </w:r>
    </w:p>
    <w:p w14:paraId="6F09FB0E" w14:textId="77777777" w:rsidR="009A35A5" w:rsidRDefault="009A35A5" w:rsidP="003E292E">
      <w:pPr>
        <w:jc w:val="center"/>
        <w:rPr>
          <w:b/>
          <w:sz w:val="22"/>
          <w:szCs w:val="22"/>
        </w:rPr>
      </w:pPr>
    </w:p>
    <w:p w14:paraId="6CF13421" w14:textId="77777777" w:rsidR="0044321D" w:rsidRDefault="00BB46B1" w:rsidP="009A35A5">
      <w:pPr>
        <w:spacing w:after="120" w:line="240" w:lineRule="auto"/>
        <w:jc w:val="center"/>
        <w:rPr>
          <w:b/>
          <w:sz w:val="22"/>
          <w:szCs w:val="22"/>
        </w:rPr>
      </w:pPr>
      <w:commentRangeStart w:id="29"/>
      <w:proofErr w:type="spellStart"/>
      <w:r w:rsidRPr="003E292E">
        <w:rPr>
          <w:b/>
          <w:sz w:val="22"/>
          <w:szCs w:val="22"/>
        </w:rPr>
        <w:t>Figure</w:t>
      </w:r>
      <w:proofErr w:type="spellEnd"/>
      <w:r w:rsidRPr="003E292E">
        <w:rPr>
          <w:b/>
          <w:sz w:val="22"/>
          <w:szCs w:val="22"/>
        </w:rPr>
        <w:t xml:space="preserve"> 1.</w:t>
      </w:r>
      <w:r w:rsidR="003E292E" w:rsidRPr="003E292E">
        <w:rPr>
          <w:b/>
          <w:sz w:val="22"/>
          <w:szCs w:val="22"/>
        </w:rPr>
        <w:t xml:space="preserve"> </w:t>
      </w:r>
      <w:r w:rsidR="00F4164A">
        <w:rPr>
          <w:b/>
          <w:sz w:val="22"/>
          <w:szCs w:val="22"/>
        </w:rPr>
        <w:t xml:space="preserve"> </w:t>
      </w:r>
      <w:proofErr w:type="spellStart"/>
      <w:r w:rsidR="00803641">
        <w:rPr>
          <w:b/>
          <w:sz w:val="22"/>
          <w:szCs w:val="22"/>
        </w:rPr>
        <w:t>Xxx</w:t>
      </w:r>
      <w:proofErr w:type="spellEnd"/>
    </w:p>
    <w:p w14:paraId="7C69D37D" w14:textId="77777777" w:rsidR="003E292E" w:rsidRPr="00941CF1" w:rsidRDefault="00803641" w:rsidP="001E3B10">
      <w:pPr>
        <w:spacing w:line="240" w:lineRule="auto"/>
        <w:rPr>
          <w:sz w:val="20"/>
          <w:szCs w:val="20"/>
        </w:rPr>
      </w:pPr>
      <w:proofErr w:type="spellStart"/>
      <w:r w:rsidRPr="00941CF1">
        <w:rPr>
          <w:sz w:val="20"/>
          <w:szCs w:val="20"/>
        </w:rPr>
        <w:t>Xxx</w:t>
      </w:r>
      <w:proofErr w:type="spellEnd"/>
    </w:p>
    <w:commentRangeEnd w:id="29"/>
    <w:p w14:paraId="02E36C35" w14:textId="77777777" w:rsidR="00803641" w:rsidRDefault="00803641" w:rsidP="001E3B10">
      <w:pPr>
        <w:jc w:val="center"/>
      </w:pPr>
      <w:r>
        <w:rPr>
          <w:rStyle w:val="Jegyzethivatkozs"/>
        </w:rPr>
        <w:commentReference w:id="29"/>
      </w:r>
    </w:p>
    <w:p w14:paraId="69BAE23A" w14:textId="34CC1D3D" w:rsidR="00803641" w:rsidRDefault="00803641">
      <w:pPr>
        <w:spacing w:after="200" w:line="276" w:lineRule="auto"/>
        <w:jc w:val="left"/>
      </w:pPr>
      <w:r>
        <w:br w:type="page"/>
      </w:r>
    </w:p>
    <w:p w14:paraId="4185B506" w14:textId="77777777" w:rsidR="00EF60BB" w:rsidRDefault="00F85C5E" w:rsidP="005E424B">
      <w:pPr>
        <w:pStyle w:val="Cmsor1"/>
      </w:pPr>
      <w:bookmarkStart w:id="30" w:name="_Toc120175943"/>
      <w:r>
        <w:lastRenderedPageBreak/>
        <w:t>5</w:t>
      </w:r>
      <w:r w:rsidR="00EF60BB">
        <w:t xml:space="preserve">. </w:t>
      </w:r>
      <w:r w:rsidR="00EF60BB" w:rsidRPr="00673C9F">
        <w:t>DISCUSSION</w:t>
      </w:r>
      <w:bookmarkEnd w:id="30"/>
    </w:p>
    <w:p w14:paraId="417E6B84" w14:textId="77777777" w:rsidR="00803641" w:rsidRDefault="00803641" w:rsidP="00227255">
      <w:commentRangeStart w:id="31"/>
      <w:proofErr w:type="spellStart"/>
      <w:r>
        <w:t>Xxx</w:t>
      </w:r>
      <w:commentRangeEnd w:id="31"/>
      <w:proofErr w:type="spellEnd"/>
      <w:r>
        <w:rPr>
          <w:rStyle w:val="Jegyzethivatkozs"/>
        </w:rPr>
        <w:commentReference w:id="31"/>
      </w:r>
    </w:p>
    <w:p w14:paraId="29EF739B" w14:textId="77777777" w:rsidR="00A32F80" w:rsidRPr="00E555C0" w:rsidRDefault="00A32F80" w:rsidP="00E555C0"/>
    <w:p w14:paraId="6232D42D" w14:textId="77777777" w:rsidR="0071212B" w:rsidRPr="0071212B" w:rsidRDefault="00F85C5E" w:rsidP="005E424B">
      <w:pPr>
        <w:pStyle w:val="Cmsor2"/>
        <w:rPr>
          <w:lang w:val="en-US"/>
        </w:rPr>
      </w:pPr>
      <w:bookmarkStart w:id="32" w:name="_Toc120175944"/>
      <w:r>
        <w:rPr>
          <w:lang w:val="en-US"/>
        </w:rPr>
        <w:t>5</w:t>
      </w:r>
      <w:commentRangeStart w:id="33"/>
      <w:r w:rsidR="00CF2322">
        <w:rPr>
          <w:lang w:val="en-US"/>
        </w:rPr>
        <w:t>.1</w:t>
      </w:r>
      <w:r w:rsidR="00CA5D54">
        <w:rPr>
          <w:lang w:val="en-US"/>
        </w:rPr>
        <w:t xml:space="preserve">. </w:t>
      </w:r>
      <w:proofErr w:type="spellStart"/>
      <w:r w:rsidR="00803641">
        <w:rPr>
          <w:lang w:val="en-US"/>
        </w:rPr>
        <w:t>Xxx</w:t>
      </w:r>
      <w:commentRangeEnd w:id="33"/>
      <w:proofErr w:type="spellEnd"/>
      <w:r w:rsidR="00803641">
        <w:rPr>
          <w:rStyle w:val="Jegyzethivatkozs"/>
        </w:rPr>
        <w:commentReference w:id="33"/>
      </w:r>
      <w:bookmarkEnd w:id="32"/>
    </w:p>
    <w:p w14:paraId="5302BE81" w14:textId="77777777" w:rsidR="00B44CAD" w:rsidRDefault="00B44CAD" w:rsidP="00673C9F"/>
    <w:p w14:paraId="2B5333E1" w14:textId="77777777" w:rsidR="00242070" w:rsidRDefault="00242070" w:rsidP="00A75CB0">
      <w:pPr>
        <w:rPr>
          <w:sz w:val="32"/>
          <w:szCs w:val="32"/>
        </w:rPr>
      </w:pPr>
      <w:r>
        <w:br w:type="page"/>
      </w:r>
    </w:p>
    <w:p w14:paraId="31FA107C" w14:textId="77777777" w:rsidR="00EF60BB" w:rsidRDefault="00F85C5E" w:rsidP="005E424B">
      <w:pPr>
        <w:pStyle w:val="Cmsor1"/>
      </w:pPr>
      <w:bookmarkStart w:id="34" w:name="_Toc120175945"/>
      <w:r>
        <w:lastRenderedPageBreak/>
        <w:t>6</w:t>
      </w:r>
      <w:r w:rsidR="00EF60BB">
        <w:t xml:space="preserve">. </w:t>
      </w:r>
      <w:r w:rsidR="00EF60BB" w:rsidRPr="00673C9F">
        <w:t>CONCLUSIONS</w:t>
      </w:r>
      <w:bookmarkEnd w:id="34"/>
    </w:p>
    <w:p w14:paraId="61574567" w14:textId="77777777" w:rsidR="00AB39CA" w:rsidRDefault="00DE39FF" w:rsidP="00721E1D">
      <w:pPr>
        <w:spacing w:after="120"/>
        <w:jc w:val="left"/>
      </w:pPr>
      <w:proofErr w:type="spellStart"/>
      <w:r>
        <w:t>Our</w:t>
      </w:r>
      <w:proofErr w:type="spellEnd"/>
      <w:r>
        <w:t xml:space="preserve"> </w:t>
      </w:r>
      <w:proofErr w:type="spellStart"/>
      <w:r>
        <w:t>experiments</w:t>
      </w:r>
      <w:proofErr w:type="spellEnd"/>
      <w:r>
        <w:t xml:space="preserve"> </w:t>
      </w:r>
      <w:proofErr w:type="spellStart"/>
      <w:r>
        <w:t>focused</w:t>
      </w:r>
      <w:proofErr w:type="spellEnd"/>
      <w:r>
        <w:t xml:space="preserve"> </w:t>
      </w:r>
      <w:proofErr w:type="spellStart"/>
      <w:r>
        <w:t>on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following</w:t>
      </w:r>
      <w:proofErr w:type="spellEnd"/>
      <w:r>
        <w:t xml:space="preserve"> </w:t>
      </w:r>
      <w:proofErr w:type="spellStart"/>
      <w:r>
        <w:t>questions</w:t>
      </w:r>
      <w:proofErr w:type="spellEnd"/>
      <w:r w:rsidR="00AB39CA">
        <w:t>:</w:t>
      </w:r>
    </w:p>
    <w:p w14:paraId="6C0E70E2" w14:textId="77777777" w:rsidR="00AB39CA" w:rsidRDefault="00803641" w:rsidP="00721E1D">
      <w:pPr>
        <w:pStyle w:val="Listaszerbekezds"/>
        <w:numPr>
          <w:ilvl w:val="0"/>
          <w:numId w:val="2"/>
        </w:numPr>
        <w:spacing w:after="120"/>
        <w:ind w:left="425" w:hanging="425"/>
      </w:pPr>
      <w:commentRangeStart w:id="35"/>
      <w:proofErr w:type="spellStart"/>
      <w:r>
        <w:t>Xxx</w:t>
      </w:r>
      <w:commentRangeEnd w:id="35"/>
      <w:proofErr w:type="spellEnd"/>
      <w:r>
        <w:rPr>
          <w:rStyle w:val="Jegyzethivatkozs"/>
        </w:rPr>
        <w:commentReference w:id="35"/>
      </w:r>
    </w:p>
    <w:p w14:paraId="010D8099" w14:textId="77777777" w:rsidR="00803641" w:rsidRDefault="00803641" w:rsidP="00721E1D">
      <w:pPr>
        <w:spacing w:after="120"/>
      </w:pPr>
      <w:commentRangeStart w:id="36"/>
      <w:proofErr w:type="spellStart"/>
      <w:r>
        <w:t>Xxx</w:t>
      </w:r>
      <w:commentRangeEnd w:id="36"/>
      <w:proofErr w:type="spellEnd"/>
      <w:r>
        <w:rPr>
          <w:rStyle w:val="Jegyzethivatkozs"/>
        </w:rPr>
        <w:commentReference w:id="36"/>
      </w:r>
    </w:p>
    <w:p w14:paraId="7E0B0FAC" w14:textId="77777777" w:rsidR="00AB39CA" w:rsidRDefault="00AB39CA" w:rsidP="00721E1D">
      <w:pPr>
        <w:spacing w:after="120"/>
      </w:pPr>
    </w:p>
    <w:p w14:paraId="09652C21" w14:textId="77777777" w:rsidR="00AB39CA" w:rsidRDefault="00803641" w:rsidP="00721E1D">
      <w:pPr>
        <w:pStyle w:val="Listaszerbekezds"/>
        <w:numPr>
          <w:ilvl w:val="0"/>
          <w:numId w:val="2"/>
        </w:numPr>
        <w:spacing w:after="120"/>
        <w:ind w:left="425" w:hanging="425"/>
        <w:contextualSpacing w:val="0"/>
      </w:pPr>
      <w:proofErr w:type="spellStart"/>
      <w:r>
        <w:t>Xxx</w:t>
      </w:r>
      <w:proofErr w:type="spellEnd"/>
      <w:r w:rsidR="00AB39CA">
        <w:t>?</w:t>
      </w:r>
    </w:p>
    <w:p w14:paraId="095AA98F" w14:textId="77777777" w:rsidR="00803641" w:rsidRDefault="00803641" w:rsidP="00721E1D">
      <w:pPr>
        <w:pStyle w:val="Listaszerbekezds"/>
        <w:spacing w:after="120"/>
        <w:ind w:left="0"/>
        <w:contextualSpacing w:val="0"/>
      </w:pPr>
      <w:proofErr w:type="spellStart"/>
      <w:r>
        <w:t>Xxx</w:t>
      </w:r>
      <w:proofErr w:type="spellEnd"/>
    </w:p>
    <w:p w14:paraId="762795EF" w14:textId="77777777" w:rsidR="00E718A7" w:rsidRDefault="00E718A7" w:rsidP="00721E1D">
      <w:pPr>
        <w:pStyle w:val="Listaszerbekezds"/>
        <w:spacing w:after="120"/>
        <w:ind w:left="0"/>
        <w:contextualSpacing w:val="0"/>
      </w:pPr>
    </w:p>
    <w:p w14:paraId="67AFDA7F" w14:textId="77777777" w:rsidR="00AB39CA" w:rsidRPr="00504E76" w:rsidRDefault="0001746F" w:rsidP="00721E1D">
      <w:pPr>
        <w:pStyle w:val="Listaszerbekezds"/>
        <w:numPr>
          <w:ilvl w:val="0"/>
          <w:numId w:val="2"/>
        </w:numPr>
        <w:spacing w:after="120"/>
        <w:ind w:left="425" w:hanging="425"/>
      </w:pPr>
      <w:r w:rsidRPr="0001746F">
        <w:t xml:space="preserve"> </w:t>
      </w:r>
      <w:proofErr w:type="spellStart"/>
      <w:r w:rsidR="00803641">
        <w:t>Xxx</w:t>
      </w:r>
      <w:proofErr w:type="spellEnd"/>
      <w:r w:rsidR="00AB39CA">
        <w:t>?</w:t>
      </w:r>
    </w:p>
    <w:p w14:paraId="605E30E5" w14:textId="77777777" w:rsidR="00710BCE" w:rsidRDefault="00803641" w:rsidP="008955C6">
      <w:pPr>
        <w:pStyle w:val="PhDnorml"/>
        <w:ind w:firstLine="0"/>
      </w:pPr>
      <w:proofErr w:type="spellStart"/>
      <w:r>
        <w:t>Xxx</w:t>
      </w:r>
      <w:proofErr w:type="spellEnd"/>
      <w:r w:rsidR="002414E4">
        <w:t xml:space="preserve"> </w:t>
      </w:r>
      <w:r w:rsidR="00710BCE">
        <w:br w:type="page"/>
      </w:r>
    </w:p>
    <w:p w14:paraId="1886BD93" w14:textId="77777777" w:rsidR="00EF60BB" w:rsidRDefault="00F85C5E" w:rsidP="005E424B">
      <w:pPr>
        <w:pStyle w:val="Cmsor1"/>
      </w:pPr>
      <w:bookmarkStart w:id="37" w:name="_Toc120175946"/>
      <w:r>
        <w:lastRenderedPageBreak/>
        <w:t>7</w:t>
      </w:r>
      <w:commentRangeStart w:id="38"/>
      <w:r w:rsidR="00EF60BB">
        <w:t xml:space="preserve">. </w:t>
      </w:r>
      <w:r w:rsidR="00EF60BB" w:rsidRPr="00673C9F">
        <w:t>SUMMARY</w:t>
      </w:r>
      <w:commentRangeEnd w:id="38"/>
      <w:r w:rsidR="00803641">
        <w:rPr>
          <w:rStyle w:val="Jegyzethivatkozs"/>
        </w:rPr>
        <w:commentReference w:id="38"/>
      </w:r>
      <w:bookmarkEnd w:id="37"/>
    </w:p>
    <w:p w14:paraId="042377F6" w14:textId="77777777" w:rsidR="00012654" w:rsidRPr="00012654" w:rsidRDefault="00803641" w:rsidP="00012654">
      <w:pPr>
        <w:rPr>
          <w:lang w:val="en-US"/>
        </w:rPr>
      </w:pPr>
      <w:r>
        <w:t>XXX</w:t>
      </w:r>
    </w:p>
    <w:p w14:paraId="5FBDDDC0" w14:textId="77777777" w:rsidR="00216137" w:rsidRDefault="00216137" w:rsidP="00012654">
      <w:pPr>
        <w:pStyle w:val="PhDnorml"/>
        <w:ind w:firstLine="0"/>
      </w:pPr>
      <w:r>
        <w:br w:type="page"/>
      </w:r>
    </w:p>
    <w:p w14:paraId="11F0F03C" w14:textId="77777777" w:rsidR="00EF60BB" w:rsidRDefault="00F85C5E" w:rsidP="005E424B">
      <w:pPr>
        <w:pStyle w:val="Cmsor1"/>
      </w:pPr>
      <w:bookmarkStart w:id="39" w:name="_Toc120175947"/>
      <w:r>
        <w:lastRenderedPageBreak/>
        <w:t>8</w:t>
      </w:r>
      <w:commentRangeStart w:id="40"/>
      <w:r w:rsidR="00EF60BB">
        <w:t xml:space="preserve">. </w:t>
      </w:r>
      <w:r w:rsidR="00EF60BB" w:rsidRPr="00673C9F">
        <w:t>REFERENCES</w:t>
      </w:r>
      <w:commentRangeEnd w:id="40"/>
      <w:r w:rsidR="00803641">
        <w:rPr>
          <w:rStyle w:val="Jegyzethivatkozs"/>
        </w:rPr>
        <w:commentReference w:id="40"/>
      </w:r>
      <w:bookmarkEnd w:id="39"/>
    </w:p>
    <w:p w14:paraId="633CED56" w14:textId="77777777" w:rsidR="00BA35D5" w:rsidRDefault="00BA35D5" w:rsidP="00401476"/>
    <w:p w14:paraId="48219E37" w14:textId="77777777" w:rsidR="005E424B" w:rsidRPr="005E424B" w:rsidRDefault="008618A1" w:rsidP="005E424B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5E424B" w:rsidRPr="005E424B">
        <w:t>1.</w:t>
      </w:r>
      <w:r w:rsidR="005E424B" w:rsidRPr="005E424B">
        <w:tab/>
        <w:t>Kassai T, Varga M, Józsa G. (2022) Pediatric medial humeral epicondyle fracture in children: Are biodegradable pins with tension band absorbable sutures efficient? Medicine (Baltimore), 101: e29817.</w:t>
      </w:r>
    </w:p>
    <w:p w14:paraId="7D446B40" w14:textId="40BDB04F" w:rsidR="00557DBD" w:rsidRDefault="008618A1" w:rsidP="00673C9F">
      <w:r>
        <w:fldChar w:fldCharType="end"/>
      </w:r>
    </w:p>
    <w:p w14:paraId="2AFACBB9" w14:textId="77777777" w:rsidR="005E424B" w:rsidRDefault="005E424B" w:rsidP="00673C9F"/>
    <w:p w14:paraId="55DD27C8" w14:textId="204BF4A8" w:rsidR="005E424B" w:rsidRDefault="005E424B">
      <w:pPr>
        <w:spacing w:after="200" w:line="276" w:lineRule="auto"/>
        <w:jc w:val="left"/>
      </w:pPr>
      <w:r>
        <w:br w:type="page"/>
      </w:r>
    </w:p>
    <w:p w14:paraId="13F1897E" w14:textId="77777777" w:rsidR="005E424B" w:rsidRDefault="005E424B" w:rsidP="005E424B">
      <w:pPr>
        <w:spacing w:after="200" w:line="276" w:lineRule="auto"/>
        <w:jc w:val="left"/>
      </w:pPr>
      <w:r>
        <w:lastRenderedPageBreak/>
        <w:br w:type="page"/>
      </w:r>
    </w:p>
    <w:p w14:paraId="34346F28" w14:textId="77777777" w:rsidR="005E424B" w:rsidRDefault="005E424B" w:rsidP="005E424B">
      <w:pPr>
        <w:pStyle w:val="Cmsor1"/>
      </w:pPr>
      <w:bookmarkStart w:id="41" w:name="_Toc120175948"/>
      <w:r>
        <w:lastRenderedPageBreak/>
        <w:t xml:space="preserve">9. </w:t>
      </w:r>
      <w:r w:rsidRPr="00EF60BB">
        <w:t>BIBLIOGRAPHY OF PUBLICATIONS</w:t>
      </w:r>
      <w:bookmarkEnd w:id="41"/>
    </w:p>
    <w:p w14:paraId="5A9916D7" w14:textId="77777777" w:rsidR="005E424B" w:rsidRPr="002B4589" w:rsidRDefault="005E424B" w:rsidP="005E424B">
      <w:pPr>
        <w:rPr>
          <w:b/>
          <w:sz w:val="32"/>
          <w:szCs w:val="32"/>
          <w:lang w:val="en-US"/>
        </w:rPr>
      </w:pPr>
      <w:r w:rsidRPr="002B4589">
        <w:rPr>
          <w:b/>
          <w:sz w:val="32"/>
          <w:szCs w:val="32"/>
          <w:lang w:val="en-US"/>
        </w:rPr>
        <w:t>Publications related to the thesis:</w:t>
      </w:r>
    </w:p>
    <w:p w14:paraId="3E0E109F" w14:textId="77777777" w:rsidR="005E424B" w:rsidRDefault="005E424B" w:rsidP="005E424B">
      <w:pPr>
        <w:pStyle w:val="PhDnorml"/>
        <w:ind w:firstLine="0"/>
      </w:pPr>
      <w:proofErr w:type="spellStart"/>
      <w:r>
        <w:t>Szerzők</w:t>
      </w:r>
      <w:proofErr w:type="spellEnd"/>
      <w:r>
        <w:t xml:space="preserve">. </w:t>
      </w:r>
      <w:proofErr w:type="spellStart"/>
      <w:r>
        <w:t>Cím</w:t>
      </w:r>
      <w:proofErr w:type="spellEnd"/>
      <w:r>
        <w:t xml:space="preserve">. </w:t>
      </w:r>
      <w:proofErr w:type="spellStart"/>
      <w:r>
        <w:t>Újság</w:t>
      </w:r>
      <w:proofErr w:type="spellEnd"/>
      <w:r>
        <w:t xml:space="preserve">. </w:t>
      </w:r>
      <w:proofErr w:type="spellStart"/>
      <w:r>
        <w:t>Dátum</w:t>
      </w:r>
      <w:proofErr w:type="spellEnd"/>
      <w:r>
        <w:t>.</w:t>
      </w:r>
    </w:p>
    <w:p w14:paraId="3CA0676C" w14:textId="77777777" w:rsidR="005E424B" w:rsidRDefault="005E424B" w:rsidP="005E424B">
      <w:pPr>
        <w:pStyle w:val="PhDnorml"/>
        <w:ind w:firstLine="0"/>
      </w:pPr>
      <w:r>
        <w:t xml:space="preserve">IF:  </w:t>
      </w:r>
    </w:p>
    <w:p w14:paraId="70AC74E5" w14:textId="77777777" w:rsidR="005E424B" w:rsidRDefault="005E424B" w:rsidP="005E424B">
      <w:pPr>
        <w:pStyle w:val="PhDnorml"/>
        <w:ind w:firstLine="0"/>
      </w:pPr>
    </w:p>
    <w:p w14:paraId="230D6D27" w14:textId="77777777" w:rsidR="005E424B" w:rsidRPr="002B4589" w:rsidRDefault="005E424B" w:rsidP="005E424B">
      <w:pPr>
        <w:pStyle w:val="PhDnorml"/>
      </w:pPr>
    </w:p>
    <w:p w14:paraId="552143AA" w14:textId="77777777" w:rsidR="005E424B" w:rsidRPr="002B4589" w:rsidRDefault="005E424B" w:rsidP="005E424B">
      <w:pPr>
        <w:rPr>
          <w:b/>
          <w:sz w:val="32"/>
          <w:szCs w:val="32"/>
          <w:lang w:val="en-US"/>
        </w:rPr>
      </w:pPr>
      <w:r w:rsidRPr="002B4589">
        <w:rPr>
          <w:b/>
          <w:sz w:val="32"/>
          <w:szCs w:val="32"/>
          <w:lang w:val="en-US"/>
        </w:rPr>
        <w:t>Publications not related to the thesis:</w:t>
      </w:r>
    </w:p>
    <w:p w14:paraId="782DAA12" w14:textId="77777777" w:rsidR="005E424B" w:rsidRDefault="005E424B" w:rsidP="005E424B">
      <w:pPr>
        <w:pStyle w:val="PhDnorml"/>
        <w:ind w:firstLine="0"/>
      </w:pPr>
      <w:proofErr w:type="spellStart"/>
      <w:r>
        <w:t>Szerzők</w:t>
      </w:r>
      <w:proofErr w:type="spellEnd"/>
      <w:r>
        <w:t xml:space="preserve">. </w:t>
      </w:r>
      <w:proofErr w:type="spellStart"/>
      <w:r>
        <w:t>Cím</w:t>
      </w:r>
      <w:proofErr w:type="spellEnd"/>
      <w:r>
        <w:t xml:space="preserve">. </w:t>
      </w:r>
      <w:proofErr w:type="spellStart"/>
      <w:r>
        <w:t>Újság</w:t>
      </w:r>
      <w:proofErr w:type="spellEnd"/>
      <w:r>
        <w:t xml:space="preserve">. </w:t>
      </w:r>
      <w:proofErr w:type="spellStart"/>
      <w:r>
        <w:t>Dátum</w:t>
      </w:r>
      <w:proofErr w:type="spellEnd"/>
      <w:r>
        <w:t>.</w:t>
      </w:r>
    </w:p>
    <w:p w14:paraId="0AE2622A" w14:textId="77777777" w:rsidR="005E424B" w:rsidRDefault="005E424B" w:rsidP="005E424B">
      <w:pPr>
        <w:pStyle w:val="PhDnorml"/>
        <w:ind w:firstLine="0"/>
      </w:pPr>
      <w:r>
        <w:t xml:space="preserve">IF:  </w:t>
      </w:r>
    </w:p>
    <w:p w14:paraId="29DC8ED8" w14:textId="77777777" w:rsidR="005E424B" w:rsidRDefault="005E424B" w:rsidP="005E424B">
      <w:pPr>
        <w:jc w:val="left"/>
      </w:pPr>
    </w:p>
    <w:p w14:paraId="0D60C70B" w14:textId="77777777" w:rsidR="005E424B" w:rsidRPr="00013D5B" w:rsidRDefault="005E424B" w:rsidP="005E424B">
      <w:pPr>
        <w:pStyle w:val="EndNoteBibliography"/>
        <w:rPr>
          <w:caps/>
        </w:rPr>
      </w:pPr>
      <w:r w:rsidRPr="00013D5B">
        <w:rPr>
          <w:caps/>
        </w:rPr>
        <w:t xml:space="preserve">∑IF: </w:t>
      </w:r>
    </w:p>
    <w:p w14:paraId="54C0AAEA" w14:textId="77777777" w:rsidR="005E424B" w:rsidRDefault="005E424B" w:rsidP="005E424B">
      <w:pPr>
        <w:jc w:val="left"/>
        <w:rPr>
          <w:sz w:val="32"/>
          <w:szCs w:val="32"/>
        </w:rPr>
      </w:pPr>
      <w:r>
        <w:br w:type="page"/>
      </w:r>
    </w:p>
    <w:p w14:paraId="7E69BC81" w14:textId="77777777" w:rsidR="005E424B" w:rsidRDefault="005E424B" w:rsidP="005E424B">
      <w:pPr>
        <w:pStyle w:val="Cmsor1"/>
      </w:pPr>
      <w:bookmarkStart w:id="42" w:name="_Toc120175949"/>
      <w:commentRangeStart w:id="43"/>
      <w:r>
        <w:lastRenderedPageBreak/>
        <w:t>10. ACKNOWLEDGEMENTS</w:t>
      </w:r>
      <w:commentRangeEnd w:id="43"/>
      <w:r>
        <w:rPr>
          <w:rStyle w:val="Jegyzethivatkozs"/>
        </w:rPr>
        <w:commentReference w:id="43"/>
      </w:r>
      <w:bookmarkEnd w:id="42"/>
    </w:p>
    <w:p w14:paraId="1CF59212" w14:textId="77777777" w:rsidR="005E424B" w:rsidRDefault="005E424B" w:rsidP="00673C9F"/>
    <w:sectPr w:rsidR="005E424B" w:rsidSect="005603D2">
      <w:footerReference w:type="default" r:id="rId14"/>
      <w:pgSz w:w="11906" w:h="16838"/>
      <w:pgMar w:top="1701" w:right="1701" w:bottom="1701" w:left="1701" w:header="709" w:footer="709" w:gutter="0"/>
      <w:pgNumType w:start="0"/>
      <w:cols w:space="708"/>
      <w:titlePg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Török Marianna" w:date="2021-11-26T14:23:00Z" w:initials="TM">
    <w:p w14:paraId="20A65EB2" w14:textId="77777777" w:rsidR="00B30E32" w:rsidRDefault="00B30E32">
      <w:pPr>
        <w:pStyle w:val="Jegyzetszveg"/>
      </w:pPr>
      <w:r>
        <w:rPr>
          <w:rStyle w:val="Jegyzethivatkozs"/>
        </w:rPr>
        <w:annotationRef/>
      </w:r>
      <w:r>
        <w:t>Cím angolul</w:t>
      </w:r>
    </w:p>
  </w:comment>
  <w:comment w:id="1" w:author="Török Marianna" w:date="2021-11-26T14:23:00Z" w:initials="TM">
    <w:p w14:paraId="298BA756" w14:textId="77777777" w:rsidR="00B30E32" w:rsidRDefault="00B30E32">
      <w:pPr>
        <w:pStyle w:val="Jegyzetszveg"/>
      </w:pPr>
      <w:r>
        <w:rPr>
          <w:rStyle w:val="Jegyzethivatkozs"/>
        </w:rPr>
        <w:annotationRef/>
      </w:r>
      <w:r>
        <w:t>NÉV angolul</w:t>
      </w:r>
    </w:p>
  </w:comment>
  <w:comment w:id="2" w:author="Török Marianna" w:date="2021-11-26T14:23:00Z" w:initials="TM">
    <w:p w14:paraId="6D9F4B75" w14:textId="77777777" w:rsidR="00EB261C" w:rsidRDefault="00B30E32" w:rsidP="00FA3A40">
      <w:pPr>
        <w:pStyle w:val="Jegyzetszveg"/>
        <w:jc w:val="left"/>
      </w:pPr>
      <w:r>
        <w:rPr>
          <w:rStyle w:val="Jegyzethivatkozs"/>
        </w:rPr>
        <w:annotationRef/>
      </w:r>
      <w:r w:rsidR="00EB261C">
        <w:t>Átírni a megfelelő doktori tagozat angol címére (doktori honlapján fenn van)</w:t>
      </w:r>
    </w:p>
  </w:comment>
  <w:comment w:id="3" w:author="Török Marianna" w:date="2021-11-26T14:25:00Z" w:initials="TM">
    <w:p w14:paraId="131EB0B5" w14:textId="77777777" w:rsidR="00536A10" w:rsidRDefault="00B30E32" w:rsidP="00EF3931">
      <w:pPr>
        <w:pStyle w:val="Jegyzetszveg"/>
        <w:jc w:val="left"/>
      </w:pPr>
      <w:r>
        <w:rPr>
          <w:rStyle w:val="Jegyzethivatkozs"/>
        </w:rPr>
        <w:annotationRef/>
      </w:r>
      <w:r w:rsidR="00536A10">
        <w:t>Témavezető(k) neve(i), titusai</w:t>
      </w:r>
    </w:p>
  </w:comment>
  <w:comment w:id="5" w:author="Török Marianna" w:date="2021-11-26T14:25:00Z" w:initials="TM">
    <w:p w14:paraId="1B6DC422" w14:textId="61C404A2" w:rsidR="00B30E32" w:rsidRDefault="00B30E32">
      <w:pPr>
        <w:pStyle w:val="Jegyzetszveg"/>
      </w:pPr>
      <w:r>
        <w:rPr>
          <w:rStyle w:val="Jegyzethivatkozs"/>
        </w:rPr>
        <w:annotationRef/>
      </w:r>
      <w:r>
        <w:t>Két oszlopban, rövidétés, mellé angolul a jelentés</w:t>
      </w:r>
    </w:p>
  </w:comment>
  <w:comment w:id="9" w:author="Török Marianna" w:date="2021-11-26T14:27:00Z" w:initials="TM">
    <w:p w14:paraId="5D09FE8D" w14:textId="77777777" w:rsidR="00B30E32" w:rsidRDefault="00B30E32">
      <w:pPr>
        <w:pStyle w:val="Jegyzetszveg"/>
      </w:pPr>
      <w:r>
        <w:rPr>
          <w:rStyle w:val="Jegyzethivatkozs"/>
        </w:rPr>
        <w:annotationRef/>
      </w:r>
      <w:r>
        <w:t>Címsor 1.</w:t>
      </w:r>
    </w:p>
  </w:comment>
  <w:comment w:id="12" w:author="Török Marianna" w:date="2021-11-26T14:27:00Z" w:initials="TM">
    <w:p w14:paraId="63775BE2" w14:textId="77777777" w:rsidR="00B30E32" w:rsidRDefault="00B30E32">
      <w:pPr>
        <w:pStyle w:val="Jegyzetszveg"/>
      </w:pPr>
      <w:r>
        <w:rPr>
          <w:rStyle w:val="Jegyzethivatkozs"/>
        </w:rPr>
        <w:annotationRef/>
      </w:r>
      <w:r>
        <w:t>Címsor 2</w:t>
      </w:r>
    </w:p>
  </w:comment>
  <w:comment w:id="13" w:author="Török Marianna" w:date="2021-11-26T14:26:00Z" w:initials="TM">
    <w:p w14:paraId="750CE62F" w14:textId="77777777" w:rsidR="00B30E32" w:rsidRDefault="00B30E32">
      <w:pPr>
        <w:pStyle w:val="Jegyzetszveg"/>
      </w:pPr>
      <w:r>
        <w:rPr>
          <w:rStyle w:val="Jegyzethivatkozs"/>
        </w:rPr>
        <w:annotationRef/>
      </w:r>
      <w:r>
        <w:t>Normál szövegtörzs</w:t>
      </w:r>
    </w:p>
  </w:comment>
  <w:comment w:id="16" w:author="Török Marianna" w:date="2021-11-26T14:28:00Z" w:initials="TM">
    <w:p w14:paraId="0AE7874C" w14:textId="77777777" w:rsidR="00B30E32" w:rsidRDefault="00B30E32">
      <w:pPr>
        <w:pStyle w:val="Jegyzetszveg"/>
      </w:pPr>
      <w:r>
        <w:rPr>
          <w:rStyle w:val="Jegyzethivatkozs"/>
        </w:rPr>
        <w:annotationRef/>
      </w:r>
      <w:r>
        <w:t>Címsor 3</w:t>
      </w:r>
    </w:p>
  </w:comment>
  <w:comment w:id="17" w:author="Török Marianna" w:date="2021-11-26T14:28:00Z" w:initials="TM">
    <w:p w14:paraId="6F3E2993" w14:textId="77777777" w:rsidR="00B30E32" w:rsidRDefault="00B30E32">
      <w:pPr>
        <w:pStyle w:val="Jegyzetszveg"/>
      </w:pPr>
      <w:r>
        <w:rPr>
          <w:rStyle w:val="Jegyzethivatkozs"/>
        </w:rPr>
        <w:annotationRef/>
      </w:r>
      <w:r>
        <w:t>Normál szövegtörzs</w:t>
      </w:r>
    </w:p>
  </w:comment>
  <w:comment w:id="25" w:author="Török Marianna" w:date="2021-11-26T14:32:00Z" w:initials="TM">
    <w:p w14:paraId="7CB2EB5C" w14:textId="77777777" w:rsidR="00803641" w:rsidRDefault="00803641">
      <w:pPr>
        <w:pStyle w:val="Jegyzetszveg"/>
      </w:pPr>
      <w:r>
        <w:rPr>
          <w:rStyle w:val="Jegyzethivatkozs"/>
        </w:rPr>
        <w:annotationRef/>
      </w:r>
      <w:r>
        <w:t>Címsor 4.</w:t>
      </w:r>
    </w:p>
  </w:comment>
  <w:comment w:id="26" w:author="Török Marianna" w:date="2021-11-26T14:34:00Z" w:initials="TM">
    <w:p w14:paraId="76FC2A0B" w14:textId="77777777" w:rsidR="00803641" w:rsidRDefault="00803641">
      <w:pPr>
        <w:pStyle w:val="Jegyzetszveg"/>
      </w:pPr>
      <w:r>
        <w:rPr>
          <w:rStyle w:val="Jegyzethivatkozs"/>
        </w:rPr>
        <w:annotationRef/>
      </w:r>
      <w:r>
        <w:t xml:space="preserve">Egy alfejezetben legyen megírva az összes eredmény és utána az alfejezet után a hozzá tartozó ábrák és táblázatok. Alfejezet alatt itt pl. 3.1.1.1. –et értem. </w:t>
      </w:r>
      <w:r>
        <w:br/>
        <w:t>A 3.1.1.2. megint szöveggel kezdődik és utána az ábrák.</w:t>
      </w:r>
    </w:p>
  </w:comment>
  <w:comment w:id="27" w:author="Török Marianna" w:date="2021-11-26T14:33:00Z" w:initials="TM">
    <w:p w14:paraId="42E5F17D" w14:textId="77777777" w:rsidR="00803641" w:rsidRDefault="00803641">
      <w:pPr>
        <w:pStyle w:val="Jegyzetszveg"/>
      </w:pPr>
      <w:r>
        <w:rPr>
          <w:rStyle w:val="Jegyzethivatkozs"/>
        </w:rPr>
        <w:annotationRef/>
      </w:r>
      <w:r>
        <w:t>Táblázatok kiemelve sorrendben.</w:t>
      </w:r>
    </w:p>
  </w:comment>
  <w:comment w:id="28" w:author="Török Marianna" w:date="2021-11-26T14:36:00Z" w:initials="TM">
    <w:p w14:paraId="0A6E2E3E" w14:textId="77777777" w:rsidR="00803641" w:rsidRDefault="00803641">
      <w:pPr>
        <w:pStyle w:val="Jegyzetszveg"/>
      </w:pPr>
      <w:r>
        <w:rPr>
          <w:rStyle w:val="Jegyzethivatkozs"/>
        </w:rPr>
        <w:annotationRef/>
      </w:r>
      <w:r>
        <w:t>Táblázat címe táblázat felett. Ábra címe ábra alatt.</w:t>
      </w:r>
      <w:r>
        <w:br/>
        <w:t xml:space="preserve">Magyarzó szöveg ábra és táblázat alatt. Vagy a táblázat utolsó sora, az jól tud kinézni. </w:t>
      </w:r>
    </w:p>
  </w:comment>
  <w:comment w:id="29" w:author="Török Marianna" w:date="2021-11-26T14:35:00Z" w:initials="TM">
    <w:p w14:paraId="3FF0AE3B" w14:textId="77777777" w:rsidR="00536A10" w:rsidRDefault="00803641" w:rsidP="000E304F">
      <w:pPr>
        <w:pStyle w:val="Jegyzetszveg"/>
        <w:jc w:val="left"/>
      </w:pPr>
      <w:r>
        <w:rPr>
          <w:rStyle w:val="Jegyzethivatkozs"/>
        </w:rPr>
        <w:annotationRef/>
      </w:r>
      <w:r w:rsidR="00536A10">
        <w:t xml:space="preserve">Ábra felirat. Hivatkozva legyen a cikkből amelyik származik. Minimum 10-es betűméret legyen. </w:t>
      </w:r>
    </w:p>
  </w:comment>
  <w:comment w:id="31" w:author="Török Marianna" w:date="2021-11-26T14:37:00Z" w:initials="TM">
    <w:p w14:paraId="0F58DFA2" w14:textId="77777777" w:rsidR="00536A10" w:rsidRDefault="00803641" w:rsidP="000913D7">
      <w:pPr>
        <w:pStyle w:val="Jegyzetszveg"/>
        <w:jc w:val="left"/>
      </w:pPr>
      <w:r>
        <w:rPr>
          <w:rStyle w:val="Jegyzethivatkozs"/>
        </w:rPr>
        <w:annotationRef/>
      </w:r>
      <w:r w:rsidR="00536A10">
        <w:t>elhelyezés a témában. Miről szól a tanulmány, mik a főbb eredmények, kb. a cikkek diszkussziójának első bekezdése.</w:t>
      </w:r>
    </w:p>
  </w:comment>
  <w:comment w:id="33" w:author="Török Marianna" w:date="2021-11-26T14:36:00Z" w:initials="TM">
    <w:p w14:paraId="5F88074B" w14:textId="18554634" w:rsidR="00803641" w:rsidRDefault="00803641">
      <w:pPr>
        <w:pStyle w:val="Jegyzetszveg"/>
      </w:pPr>
      <w:r>
        <w:rPr>
          <w:rStyle w:val="Jegyzethivatkozs"/>
        </w:rPr>
        <w:annotationRef/>
      </w:r>
      <w:r>
        <w:t>Alfejezet</w:t>
      </w:r>
    </w:p>
  </w:comment>
  <w:comment w:id="35" w:author="Török Marianna" w:date="2021-11-26T14:38:00Z" w:initials="TM">
    <w:p w14:paraId="008C9FFE" w14:textId="77777777" w:rsidR="00803641" w:rsidRDefault="00803641">
      <w:pPr>
        <w:pStyle w:val="Jegyzetszveg"/>
      </w:pPr>
      <w:r>
        <w:rPr>
          <w:rStyle w:val="Jegyzethivatkozs"/>
        </w:rPr>
        <w:annotationRef/>
      </w:r>
      <w:r>
        <w:t>Célkitűzésekben felsorolt kérdések</w:t>
      </w:r>
    </w:p>
  </w:comment>
  <w:comment w:id="36" w:author="Török Marianna" w:date="2021-11-26T14:38:00Z" w:initials="TM">
    <w:p w14:paraId="2DE27B49" w14:textId="77777777" w:rsidR="00803641" w:rsidRDefault="00803641">
      <w:pPr>
        <w:pStyle w:val="Jegyzetszveg"/>
      </w:pPr>
      <w:r>
        <w:rPr>
          <w:rStyle w:val="Jegyzethivatkozs"/>
        </w:rPr>
        <w:annotationRef/>
      </w:r>
      <w:r>
        <w:t>Válaszok</w:t>
      </w:r>
    </w:p>
  </w:comment>
  <w:comment w:id="38" w:author="Török Marianna" w:date="2021-11-26T14:39:00Z" w:initials="TM">
    <w:p w14:paraId="64A07935" w14:textId="77777777" w:rsidR="00803641" w:rsidRDefault="00803641">
      <w:pPr>
        <w:pStyle w:val="Jegyzetszveg"/>
      </w:pPr>
      <w:r>
        <w:rPr>
          <w:rStyle w:val="Jegyzethivatkozs"/>
        </w:rPr>
        <w:annotationRef/>
      </w:r>
      <w:r>
        <w:t>1 oldalban</w:t>
      </w:r>
      <w:r>
        <w:br/>
        <w:t xml:space="preserve">Mint egy cikk absztrakt. </w:t>
      </w:r>
    </w:p>
  </w:comment>
  <w:comment w:id="40" w:author="Török Marianna" w:date="2021-11-26T14:40:00Z" w:initials="TM">
    <w:p w14:paraId="7B56DBDA" w14:textId="77777777" w:rsidR="00803641" w:rsidRDefault="00803641">
      <w:pPr>
        <w:pStyle w:val="Jegyzetszveg"/>
      </w:pPr>
      <w:r>
        <w:rPr>
          <w:rStyle w:val="Jegyzethivatkozs"/>
        </w:rPr>
        <w:annotationRef/>
      </w:r>
      <w:r>
        <w:t>Csatolt endnote file használandó</w:t>
      </w:r>
    </w:p>
  </w:comment>
  <w:comment w:id="43" w:author="Doktori Iskola Kutatásmenedzsment" w:date="2022-07-13T13:30:00Z" w:initials="DIK">
    <w:p w14:paraId="3971977A" w14:textId="77777777" w:rsidR="005E424B" w:rsidRDefault="005E424B" w:rsidP="005E424B">
      <w:pPr>
        <w:pStyle w:val="Jegyzetszveg"/>
      </w:pPr>
      <w:r>
        <w:rPr>
          <w:rStyle w:val="Jegyzethivatkozs"/>
        </w:rPr>
        <w:annotationRef/>
      </w:r>
      <w:r>
        <w:rPr>
          <w:rFonts w:ascii="Georgia" w:hAnsi="Georgia"/>
          <w:color w:val="222222"/>
          <w:shd w:val="clear" w:color="auto" w:fill="FFFFFF"/>
        </w:rPr>
        <w:t xml:space="preserve">A köszönet nyilvánításba majd kérlek írjátok bele, hogy a munka a KMMCS segítségével valósult meg, melyik mentor segítségével. </w:t>
      </w:r>
      <w:r>
        <w:rPr>
          <w:rFonts w:ascii="Georgia" w:hAnsi="Georgia"/>
          <w:color w:val="222222"/>
          <w:shd w:val="clear" w:color="auto" w:fill="FFFFFF"/>
        </w:rPr>
        <w:br/>
        <w:t>nem kell szószerint, de egy hasonló szöveget:</w:t>
      </w:r>
      <w:r>
        <w:rPr>
          <w:rFonts w:ascii="Georgia" w:hAnsi="Georgia"/>
          <w:color w:val="222222"/>
          <w:shd w:val="clear" w:color="auto" w:fill="FFFFFF"/>
        </w:rPr>
        <w:br/>
        <w:t>„</w:t>
      </w:r>
      <w:r>
        <w:rPr>
          <w:color w:val="222222"/>
          <w:shd w:val="clear" w:color="auto" w:fill="FFFFFF"/>
        </w:rPr>
        <w:t>Special thanks to Workgroup for Science Management, Doctoral School for their support in writing my dissertation and completing it as soon as possible. I am grateful to my consultant, dr. Marianna Török, who helped in writing the dissertation.”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20A65EB2" w15:done="0"/>
  <w15:commentEx w15:paraId="298BA756" w15:done="0"/>
  <w15:commentEx w15:paraId="6D9F4B75" w15:done="0"/>
  <w15:commentEx w15:paraId="131EB0B5" w15:done="0"/>
  <w15:commentEx w15:paraId="1B6DC422" w15:done="0"/>
  <w15:commentEx w15:paraId="5D09FE8D" w15:done="0"/>
  <w15:commentEx w15:paraId="63775BE2" w15:done="0"/>
  <w15:commentEx w15:paraId="750CE62F" w15:done="0"/>
  <w15:commentEx w15:paraId="0AE7874C" w15:done="0"/>
  <w15:commentEx w15:paraId="6F3E2993" w15:done="0"/>
  <w15:commentEx w15:paraId="7CB2EB5C" w15:done="0"/>
  <w15:commentEx w15:paraId="76FC2A0B" w15:done="0"/>
  <w15:commentEx w15:paraId="42E5F17D" w15:done="0"/>
  <w15:commentEx w15:paraId="0A6E2E3E" w15:done="0"/>
  <w15:commentEx w15:paraId="3FF0AE3B" w15:done="0"/>
  <w15:commentEx w15:paraId="0F58DFA2" w15:done="0"/>
  <w15:commentEx w15:paraId="5F88074B" w15:done="0"/>
  <w15:commentEx w15:paraId="008C9FFE" w15:done="0"/>
  <w15:commentEx w15:paraId="2DE27B49" w15:done="0"/>
  <w15:commentEx w15:paraId="64A07935" w15:done="0"/>
  <w15:commentEx w15:paraId="7B56DBDA" w15:done="0"/>
  <w15:commentEx w15:paraId="3971977A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20A65EB2" w16cid:durableId="2729BA11"/>
  <w16cid:commentId w16cid:paraId="298BA756" w16cid:durableId="2729BA12"/>
  <w16cid:commentId w16cid:paraId="6D9F4B75" w16cid:durableId="2729BA13"/>
  <w16cid:commentId w16cid:paraId="131EB0B5" w16cid:durableId="2729BA14"/>
  <w16cid:commentId w16cid:paraId="1B6DC422" w16cid:durableId="2729BA15"/>
  <w16cid:commentId w16cid:paraId="5D09FE8D" w16cid:durableId="2729BA16"/>
  <w16cid:commentId w16cid:paraId="63775BE2" w16cid:durableId="2729BA17"/>
  <w16cid:commentId w16cid:paraId="750CE62F" w16cid:durableId="2729BA18"/>
  <w16cid:commentId w16cid:paraId="0AE7874C" w16cid:durableId="2729BA19"/>
  <w16cid:commentId w16cid:paraId="6F3E2993" w16cid:durableId="2729BA1A"/>
  <w16cid:commentId w16cid:paraId="7CB2EB5C" w16cid:durableId="2729BA1B"/>
  <w16cid:commentId w16cid:paraId="76FC2A0B" w16cid:durableId="2729BA1C"/>
  <w16cid:commentId w16cid:paraId="42E5F17D" w16cid:durableId="2729BA1D"/>
  <w16cid:commentId w16cid:paraId="0A6E2E3E" w16cid:durableId="2729BA1E"/>
  <w16cid:commentId w16cid:paraId="3FF0AE3B" w16cid:durableId="2729BA1F"/>
  <w16cid:commentId w16cid:paraId="0F58DFA2" w16cid:durableId="2729BA20"/>
  <w16cid:commentId w16cid:paraId="5F88074B" w16cid:durableId="2729BA21"/>
  <w16cid:commentId w16cid:paraId="008C9FFE" w16cid:durableId="2729BA22"/>
  <w16cid:commentId w16cid:paraId="2DE27B49" w16cid:durableId="2729BA23"/>
  <w16cid:commentId w16cid:paraId="64A07935" w16cid:durableId="2729BA24"/>
  <w16cid:commentId w16cid:paraId="7B56DBDA" w16cid:durableId="2729BA25"/>
  <w16cid:commentId w16cid:paraId="3971977A" w16cid:durableId="2729BA26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61C3AFE" w14:textId="77777777" w:rsidR="00737E3E" w:rsidRDefault="00737E3E" w:rsidP="00585654">
      <w:pPr>
        <w:spacing w:line="240" w:lineRule="auto"/>
      </w:pPr>
      <w:r>
        <w:separator/>
      </w:r>
    </w:p>
  </w:endnote>
  <w:endnote w:type="continuationSeparator" w:id="0">
    <w:p w14:paraId="6AB9AC0C" w14:textId="77777777" w:rsidR="00737E3E" w:rsidRDefault="00737E3E" w:rsidP="00585654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Georgia">
    <w:panose1 w:val="02040502050405020303"/>
    <w:charset w:val="EE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EE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971466002"/>
      <w:docPartObj>
        <w:docPartGallery w:val="Page Numbers (Bottom of Page)"/>
        <w:docPartUnique/>
      </w:docPartObj>
    </w:sdtPr>
    <w:sdtContent>
      <w:p w14:paraId="52BD9B50" w14:textId="7AF6FF32" w:rsidR="00B30E32" w:rsidRDefault="00EF5759">
        <w:pPr>
          <w:pStyle w:val="llb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41CF1"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14:paraId="4EFC3F87" w14:textId="77777777" w:rsidR="00B30E32" w:rsidRDefault="00B30E32">
    <w:pPr>
      <w:pStyle w:val="llb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CC106D8" w14:textId="77777777" w:rsidR="00737E3E" w:rsidRDefault="00737E3E" w:rsidP="00585654">
      <w:pPr>
        <w:spacing w:line="240" w:lineRule="auto"/>
      </w:pPr>
      <w:r>
        <w:separator/>
      </w:r>
    </w:p>
  </w:footnote>
  <w:footnote w:type="continuationSeparator" w:id="0">
    <w:p w14:paraId="0044B134" w14:textId="77777777" w:rsidR="00737E3E" w:rsidRDefault="00737E3E" w:rsidP="00585654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1C212DB"/>
    <w:multiLevelType w:val="hybridMultilevel"/>
    <w:tmpl w:val="2CE0DB06"/>
    <w:lvl w:ilvl="0" w:tplc="040E0011">
      <w:start w:val="1"/>
      <w:numFmt w:val="decimal"/>
      <w:lvlText w:val="%1)"/>
      <w:lvlJc w:val="left"/>
      <w:pPr>
        <w:ind w:left="1429" w:hanging="360"/>
      </w:pPr>
    </w:lvl>
    <w:lvl w:ilvl="1" w:tplc="040E0019" w:tentative="1">
      <w:start w:val="1"/>
      <w:numFmt w:val="lowerLetter"/>
      <w:lvlText w:val="%2."/>
      <w:lvlJc w:val="left"/>
      <w:pPr>
        <w:ind w:left="2149" w:hanging="360"/>
      </w:pPr>
    </w:lvl>
    <w:lvl w:ilvl="2" w:tplc="040E001B" w:tentative="1">
      <w:start w:val="1"/>
      <w:numFmt w:val="lowerRoman"/>
      <w:lvlText w:val="%3."/>
      <w:lvlJc w:val="right"/>
      <w:pPr>
        <w:ind w:left="2869" w:hanging="180"/>
      </w:pPr>
    </w:lvl>
    <w:lvl w:ilvl="3" w:tplc="040E000F" w:tentative="1">
      <w:start w:val="1"/>
      <w:numFmt w:val="decimal"/>
      <w:lvlText w:val="%4."/>
      <w:lvlJc w:val="left"/>
      <w:pPr>
        <w:ind w:left="3589" w:hanging="360"/>
      </w:pPr>
    </w:lvl>
    <w:lvl w:ilvl="4" w:tplc="040E0019" w:tentative="1">
      <w:start w:val="1"/>
      <w:numFmt w:val="lowerLetter"/>
      <w:lvlText w:val="%5."/>
      <w:lvlJc w:val="left"/>
      <w:pPr>
        <w:ind w:left="4309" w:hanging="360"/>
      </w:pPr>
    </w:lvl>
    <w:lvl w:ilvl="5" w:tplc="040E001B" w:tentative="1">
      <w:start w:val="1"/>
      <w:numFmt w:val="lowerRoman"/>
      <w:lvlText w:val="%6."/>
      <w:lvlJc w:val="right"/>
      <w:pPr>
        <w:ind w:left="5029" w:hanging="180"/>
      </w:pPr>
    </w:lvl>
    <w:lvl w:ilvl="6" w:tplc="040E000F" w:tentative="1">
      <w:start w:val="1"/>
      <w:numFmt w:val="decimal"/>
      <w:lvlText w:val="%7."/>
      <w:lvlJc w:val="left"/>
      <w:pPr>
        <w:ind w:left="5749" w:hanging="360"/>
      </w:pPr>
    </w:lvl>
    <w:lvl w:ilvl="7" w:tplc="040E0019" w:tentative="1">
      <w:start w:val="1"/>
      <w:numFmt w:val="lowerLetter"/>
      <w:lvlText w:val="%8."/>
      <w:lvlJc w:val="left"/>
      <w:pPr>
        <w:ind w:left="6469" w:hanging="360"/>
      </w:pPr>
    </w:lvl>
    <w:lvl w:ilvl="8" w:tplc="040E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" w15:restartNumberingAfterBreak="0">
    <w:nsid w:val="5B0D5A5E"/>
    <w:multiLevelType w:val="hybridMultilevel"/>
    <w:tmpl w:val="38F2E3B0"/>
    <w:lvl w:ilvl="0" w:tplc="AC8AC5EA">
      <w:start w:val="1"/>
      <w:numFmt w:val="upperLetter"/>
      <w:lvlText w:val="%1)"/>
      <w:lvlJc w:val="left"/>
      <w:pPr>
        <w:ind w:left="720" w:hanging="360"/>
      </w:pPr>
      <w:rPr>
        <w:rFonts w:hint="default"/>
        <w:b/>
      </w:rPr>
    </w:lvl>
    <w:lvl w:ilvl="1" w:tplc="040E0019" w:tentative="1">
      <w:start w:val="1"/>
      <w:numFmt w:val="lowerLetter"/>
      <w:lvlText w:val="%2."/>
      <w:lvlJc w:val="left"/>
      <w:pPr>
        <w:ind w:left="1440" w:hanging="360"/>
      </w:pPr>
    </w:lvl>
    <w:lvl w:ilvl="2" w:tplc="040E001B" w:tentative="1">
      <w:start w:val="1"/>
      <w:numFmt w:val="lowerRoman"/>
      <w:lvlText w:val="%3."/>
      <w:lvlJc w:val="right"/>
      <w:pPr>
        <w:ind w:left="2160" w:hanging="180"/>
      </w:pPr>
    </w:lvl>
    <w:lvl w:ilvl="3" w:tplc="040E000F" w:tentative="1">
      <w:start w:val="1"/>
      <w:numFmt w:val="decimal"/>
      <w:lvlText w:val="%4."/>
      <w:lvlJc w:val="left"/>
      <w:pPr>
        <w:ind w:left="2880" w:hanging="360"/>
      </w:pPr>
    </w:lvl>
    <w:lvl w:ilvl="4" w:tplc="040E0019" w:tentative="1">
      <w:start w:val="1"/>
      <w:numFmt w:val="lowerLetter"/>
      <w:lvlText w:val="%5."/>
      <w:lvlJc w:val="left"/>
      <w:pPr>
        <w:ind w:left="3600" w:hanging="360"/>
      </w:pPr>
    </w:lvl>
    <w:lvl w:ilvl="5" w:tplc="040E001B" w:tentative="1">
      <w:start w:val="1"/>
      <w:numFmt w:val="lowerRoman"/>
      <w:lvlText w:val="%6."/>
      <w:lvlJc w:val="right"/>
      <w:pPr>
        <w:ind w:left="4320" w:hanging="180"/>
      </w:pPr>
    </w:lvl>
    <w:lvl w:ilvl="6" w:tplc="040E000F" w:tentative="1">
      <w:start w:val="1"/>
      <w:numFmt w:val="decimal"/>
      <w:lvlText w:val="%7."/>
      <w:lvlJc w:val="left"/>
      <w:pPr>
        <w:ind w:left="5040" w:hanging="360"/>
      </w:pPr>
    </w:lvl>
    <w:lvl w:ilvl="7" w:tplc="040E0019" w:tentative="1">
      <w:start w:val="1"/>
      <w:numFmt w:val="lowerLetter"/>
      <w:lvlText w:val="%8."/>
      <w:lvlJc w:val="left"/>
      <w:pPr>
        <w:ind w:left="5760" w:hanging="360"/>
      </w:pPr>
    </w:lvl>
    <w:lvl w:ilvl="8" w:tplc="040E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3BE2346"/>
    <w:multiLevelType w:val="hybridMultilevel"/>
    <w:tmpl w:val="2CE0DB06"/>
    <w:lvl w:ilvl="0" w:tplc="040E0011">
      <w:start w:val="1"/>
      <w:numFmt w:val="decimal"/>
      <w:lvlText w:val="%1)"/>
      <w:lvlJc w:val="left"/>
      <w:pPr>
        <w:ind w:left="1429" w:hanging="360"/>
      </w:pPr>
    </w:lvl>
    <w:lvl w:ilvl="1" w:tplc="040E0019" w:tentative="1">
      <w:start w:val="1"/>
      <w:numFmt w:val="lowerLetter"/>
      <w:lvlText w:val="%2."/>
      <w:lvlJc w:val="left"/>
      <w:pPr>
        <w:ind w:left="2149" w:hanging="360"/>
      </w:pPr>
    </w:lvl>
    <w:lvl w:ilvl="2" w:tplc="040E001B" w:tentative="1">
      <w:start w:val="1"/>
      <w:numFmt w:val="lowerRoman"/>
      <w:lvlText w:val="%3."/>
      <w:lvlJc w:val="right"/>
      <w:pPr>
        <w:ind w:left="2869" w:hanging="180"/>
      </w:pPr>
    </w:lvl>
    <w:lvl w:ilvl="3" w:tplc="040E000F" w:tentative="1">
      <w:start w:val="1"/>
      <w:numFmt w:val="decimal"/>
      <w:lvlText w:val="%4."/>
      <w:lvlJc w:val="left"/>
      <w:pPr>
        <w:ind w:left="3589" w:hanging="360"/>
      </w:pPr>
    </w:lvl>
    <w:lvl w:ilvl="4" w:tplc="040E0019" w:tentative="1">
      <w:start w:val="1"/>
      <w:numFmt w:val="lowerLetter"/>
      <w:lvlText w:val="%5."/>
      <w:lvlJc w:val="left"/>
      <w:pPr>
        <w:ind w:left="4309" w:hanging="360"/>
      </w:pPr>
    </w:lvl>
    <w:lvl w:ilvl="5" w:tplc="040E001B" w:tentative="1">
      <w:start w:val="1"/>
      <w:numFmt w:val="lowerRoman"/>
      <w:lvlText w:val="%6."/>
      <w:lvlJc w:val="right"/>
      <w:pPr>
        <w:ind w:left="5029" w:hanging="180"/>
      </w:pPr>
    </w:lvl>
    <w:lvl w:ilvl="6" w:tplc="040E000F" w:tentative="1">
      <w:start w:val="1"/>
      <w:numFmt w:val="decimal"/>
      <w:lvlText w:val="%7."/>
      <w:lvlJc w:val="left"/>
      <w:pPr>
        <w:ind w:left="5749" w:hanging="360"/>
      </w:pPr>
    </w:lvl>
    <w:lvl w:ilvl="7" w:tplc="040E0019" w:tentative="1">
      <w:start w:val="1"/>
      <w:numFmt w:val="lowerLetter"/>
      <w:lvlText w:val="%8."/>
      <w:lvlJc w:val="left"/>
      <w:pPr>
        <w:ind w:left="6469" w:hanging="360"/>
      </w:pPr>
    </w:lvl>
    <w:lvl w:ilvl="8" w:tplc="040E001B" w:tentative="1">
      <w:start w:val="1"/>
      <w:numFmt w:val="lowerRoman"/>
      <w:lvlText w:val="%9."/>
      <w:lvlJc w:val="right"/>
      <w:pPr>
        <w:ind w:left="7189" w:hanging="180"/>
      </w:pPr>
    </w:lvl>
  </w:abstractNum>
  <w:num w:numId="1" w16cid:durableId="323243741">
    <w:abstractNumId w:val="0"/>
  </w:num>
  <w:num w:numId="2" w16cid:durableId="1696497284">
    <w:abstractNumId w:val="2"/>
  </w:num>
  <w:num w:numId="3" w16cid:durableId="589121030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Török Marianna">
    <w15:presenceInfo w15:providerId="Windows Live" w15:userId="174a657049f9e0ce"/>
  </w15:person>
  <w15:person w15:author="Doktori Iskola Kutatásmenedzsment">
    <w15:presenceInfo w15:providerId="Windows Live" w15:userId="174a657049f9e0c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proofState w:spelling="clean" w:grammar="clean"/>
  <w:defaultTabStop w:val="708"/>
  <w:hyphenationZone w:val="425"/>
  <w:drawingGridHorizontalSpacing w:val="12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Disszertacio_szamozott English_KMMCS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rafeww9edesstezsxmxxvzct9z5wtt2s0vp&quot;&gt;My EndNote Library-Converted&lt;record-ids&gt;&lt;item&gt;1764&lt;/item&gt;&lt;/record-ids&gt;&lt;/item&gt;&lt;/Libraries&gt;"/>
  </w:docVars>
  <w:rsids>
    <w:rsidRoot w:val="00A61748"/>
    <w:rsid w:val="0000651C"/>
    <w:rsid w:val="0001097C"/>
    <w:rsid w:val="00012654"/>
    <w:rsid w:val="0001746F"/>
    <w:rsid w:val="0002334C"/>
    <w:rsid w:val="000267CA"/>
    <w:rsid w:val="0004358F"/>
    <w:rsid w:val="000503DC"/>
    <w:rsid w:val="000504D6"/>
    <w:rsid w:val="0006054F"/>
    <w:rsid w:val="00060D52"/>
    <w:rsid w:val="00064418"/>
    <w:rsid w:val="00064710"/>
    <w:rsid w:val="00064FB5"/>
    <w:rsid w:val="0006541F"/>
    <w:rsid w:val="00066112"/>
    <w:rsid w:val="00071417"/>
    <w:rsid w:val="00071716"/>
    <w:rsid w:val="000820AD"/>
    <w:rsid w:val="0008243C"/>
    <w:rsid w:val="0008376A"/>
    <w:rsid w:val="0008765D"/>
    <w:rsid w:val="00091350"/>
    <w:rsid w:val="00096B0D"/>
    <w:rsid w:val="00097573"/>
    <w:rsid w:val="000978F7"/>
    <w:rsid w:val="000A246E"/>
    <w:rsid w:val="000A35F2"/>
    <w:rsid w:val="000A5591"/>
    <w:rsid w:val="000A60E5"/>
    <w:rsid w:val="000C7CEC"/>
    <w:rsid w:val="000D28CD"/>
    <w:rsid w:val="000D7806"/>
    <w:rsid w:val="000F244D"/>
    <w:rsid w:val="000F6A04"/>
    <w:rsid w:val="00102CA9"/>
    <w:rsid w:val="00104231"/>
    <w:rsid w:val="00104BA5"/>
    <w:rsid w:val="0010657E"/>
    <w:rsid w:val="00110992"/>
    <w:rsid w:val="001165DC"/>
    <w:rsid w:val="00122169"/>
    <w:rsid w:val="0012425A"/>
    <w:rsid w:val="00124B83"/>
    <w:rsid w:val="00125FCD"/>
    <w:rsid w:val="00130D88"/>
    <w:rsid w:val="00132AED"/>
    <w:rsid w:val="00133B53"/>
    <w:rsid w:val="00150683"/>
    <w:rsid w:val="001507CC"/>
    <w:rsid w:val="0015088B"/>
    <w:rsid w:val="00151607"/>
    <w:rsid w:val="00151A83"/>
    <w:rsid w:val="001521F3"/>
    <w:rsid w:val="001526A6"/>
    <w:rsid w:val="001529E8"/>
    <w:rsid w:val="00155A91"/>
    <w:rsid w:val="00160A45"/>
    <w:rsid w:val="0016340D"/>
    <w:rsid w:val="001667C7"/>
    <w:rsid w:val="0017287A"/>
    <w:rsid w:val="001813AE"/>
    <w:rsid w:val="00184793"/>
    <w:rsid w:val="00186257"/>
    <w:rsid w:val="001A538C"/>
    <w:rsid w:val="001A6AC5"/>
    <w:rsid w:val="001A764F"/>
    <w:rsid w:val="001B4C44"/>
    <w:rsid w:val="001C5852"/>
    <w:rsid w:val="001C7AE8"/>
    <w:rsid w:val="001D3DB4"/>
    <w:rsid w:val="001E3B10"/>
    <w:rsid w:val="001E4477"/>
    <w:rsid w:val="001E4C91"/>
    <w:rsid w:val="001E56EA"/>
    <w:rsid w:val="001E5E2B"/>
    <w:rsid w:val="001F6C80"/>
    <w:rsid w:val="0020339E"/>
    <w:rsid w:val="002040E2"/>
    <w:rsid w:val="00206D62"/>
    <w:rsid w:val="00206E84"/>
    <w:rsid w:val="00214112"/>
    <w:rsid w:val="00216137"/>
    <w:rsid w:val="00220367"/>
    <w:rsid w:val="00220C8F"/>
    <w:rsid w:val="00220CFF"/>
    <w:rsid w:val="00222FC0"/>
    <w:rsid w:val="00227255"/>
    <w:rsid w:val="00227450"/>
    <w:rsid w:val="00232FFE"/>
    <w:rsid w:val="00237074"/>
    <w:rsid w:val="002414E4"/>
    <w:rsid w:val="00242070"/>
    <w:rsid w:val="00250225"/>
    <w:rsid w:val="0025053A"/>
    <w:rsid w:val="00250A8C"/>
    <w:rsid w:val="00261850"/>
    <w:rsid w:val="00262B70"/>
    <w:rsid w:val="00263EC2"/>
    <w:rsid w:val="00266179"/>
    <w:rsid w:val="0026625F"/>
    <w:rsid w:val="002703EF"/>
    <w:rsid w:val="00273E72"/>
    <w:rsid w:val="002774B0"/>
    <w:rsid w:val="00281262"/>
    <w:rsid w:val="00281469"/>
    <w:rsid w:val="00281FA9"/>
    <w:rsid w:val="002826B5"/>
    <w:rsid w:val="00285011"/>
    <w:rsid w:val="002C6D75"/>
    <w:rsid w:val="002D1D3C"/>
    <w:rsid w:val="002E0A29"/>
    <w:rsid w:val="002F1C4E"/>
    <w:rsid w:val="002F26CD"/>
    <w:rsid w:val="002F360F"/>
    <w:rsid w:val="003024CE"/>
    <w:rsid w:val="0031021F"/>
    <w:rsid w:val="00316E23"/>
    <w:rsid w:val="003244B0"/>
    <w:rsid w:val="00324F5C"/>
    <w:rsid w:val="0032520D"/>
    <w:rsid w:val="00332C14"/>
    <w:rsid w:val="00333A81"/>
    <w:rsid w:val="00353E79"/>
    <w:rsid w:val="003551AF"/>
    <w:rsid w:val="00361EDD"/>
    <w:rsid w:val="0036474A"/>
    <w:rsid w:val="00371DB4"/>
    <w:rsid w:val="00380714"/>
    <w:rsid w:val="003830C2"/>
    <w:rsid w:val="003855C4"/>
    <w:rsid w:val="00394647"/>
    <w:rsid w:val="00396890"/>
    <w:rsid w:val="003A1417"/>
    <w:rsid w:val="003A16A5"/>
    <w:rsid w:val="003A2802"/>
    <w:rsid w:val="003A2B5C"/>
    <w:rsid w:val="003B1F0F"/>
    <w:rsid w:val="003B4266"/>
    <w:rsid w:val="003C23F8"/>
    <w:rsid w:val="003C6891"/>
    <w:rsid w:val="003D0427"/>
    <w:rsid w:val="003E292E"/>
    <w:rsid w:val="003F1A43"/>
    <w:rsid w:val="003F4615"/>
    <w:rsid w:val="003F7F06"/>
    <w:rsid w:val="00401476"/>
    <w:rsid w:val="00401AA2"/>
    <w:rsid w:val="00403906"/>
    <w:rsid w:val="004055D5"/>
    <w:rsid w:val="004070EF"/>
    <w:rsid w:val="00410FDE"/>
    <w:rsid w:val="004128F1"/>
    <w:rsid w:val="00412BA9"/>
    <w:rsid w:val="00413852"/>
    <w:rsid w:val="004236B8"/>
    <w:rsid w:val="004340F7"/>
    <w:rsid w:val="00437EF7"/>
    <w:rsid w:val="00440901"/>
    <w:rsid w:val="0044321D"/>
    <w:rsid w:val="00447462"/>
    <w:rsid w:val="004477E8"/>
    <w:rsid w:val="0046092F"/>
    <w:rsid w:val="00460D79"/>
    <w:rsid w:val="00470AC7"/>
    <w:rsid w:val="00480393"/>
    <w:rsid w:val="00480C66"/>
    <w:rsid w:val="004861F1"/>
    <w:rsid w:val="00490813"/>
    <w:rsid w:val="00490DB2"/>
    <w:rsid w:val="00491341"/>
    <w:rsid w:val="004959B3"/>
    <w:rsid w:val="00497E30"/>
    <w:rsid w:val="004A28A6"/>
    <w:rsid w:val="004B52C2"/>
    <w:rsid w:val="004B782D"/>
    <w:rsid w:val="004C4F11"/>
    <w:rsid w:val="004D4B7D"/>
    <w:rsid w:val="004D4D30"/>
    <w:rsid w:val="004D566D"/>
    <w:rsid w:val="004D79ED"/>
    <w:rsid w:val="004E591A"/>
    <w:rsid w:val="004F3DD2"/>
    <w:rsid w:val="004F7249"/>
    <w:rsid w:val="00501283"/>
    <w:rsid w:val="00503124"/>
    <w:rsid w:val="00503565"/>
    <w:rsid w:val="00504724"/>
    <w:rsid w:val="00504E76"/>
    <w:rsid w:val="00507A06"/>
    <w:rsid w:val="0051119E"/>
    <w:rsid w:val="00514E45"/>
    <w:rsid w:val="005162E5"/>
    <w:rsid w:val="00525047"/>
    <w:rsid w:val="00532364"/>
    <w:rsid w:val="0053650A"/>
    <w:rsid w:val="00536A10"/>
    <w:rsid w:val="005419CE"/>
    <w:rsid w:val="00544C32"/>
    <w:rsid w:val="00545CC3"/>
    <w:rsid w:val="005510F0"/>
    <w:rsid w:val="00551565"/>
    <w:rsid w:val="00557DBD"/>
    <w:rsid w:val="005603D2"/>
    <w:rsid w:val="0056664A"/>
    <w:rsid w:val="00570134"/>
    <w:rsid w:val="0057087F"/>
    <w:rsid w:val="00574BE6"/>
    <w:rsid w:val="00574F53"/>
    <w:rsid w:val="00576CF1"/>
    <w:rsid w:val="0058326B"/>
    <w:rsid w:val="00585654"/>
    <w:rsid w:val="005929AB"/>
    <w:rsid w:val="005941E1"/>
    <w:rsid w:val="00595AE8"/>
    <w:rsid w:val="00597BCB"/>
    <w:rsid w:val="005A18E1"/>
    <w:rsid w:val="005A40E2"/>
    <w:rsid w:val="005A4507"/>
    <w:rsid w:val="005C2501"/>
    <w:rsid w:val="005C62AA"/>
    <w:rsid w:val="005D0EFD"/>
    <w:rsid w:val="005E031F"/>
    <w:rsid w:val="005E424B"/>
    <w:rsid w:val="005E6706"/>
    <w:rsid w:val="005E6836"/>
    <w:rsid w:val="005E71B3"/>
    <w:rsid w:val="005F0613"/>
    <w:rsid w:val="005F4891"/>
    <w:rsid w:val="006016DA"/>
    <w:rsid w:val="006057B7"/>
    <w:rsid w:val="00613BC3"/>
    <w:rsid w:val="00617529"/>
    <w:rsid w:val="006216A6"/>
    <w:rsid w:val="0062396C"/>
    <w:rsid w:val="00630CDC"/>
    <w:rsid w:val="00641B0E"/>
    <w:rsid w:val="00642C45"/>
    <w:rsid w:val="006511FF"/>
    <w:rsid w:val="006549A2"/>
    <w:rsid w:val="00655C15"/>
    <w:rsid w:val="006563D9"/>
    <w:rsid w:val="00660184"/>
    <w:rsid w:val="00663471"/>
    <w:rsid w:val="00664D96"/>
    <w:rsid w:val="00670551"/>
    <w:rsid w:val="006729A5"/>
    <w:rsid w:val="00673C9F"/>
    <w:rsid w:val="00675D1F"/>
    <w:rsid w:val="00682078"/>
    <w:rsid w:val="006A018E"/>
    <w:rsid w:val="006A231B"/>
    <w:rsid w:val="006A56E2"/>
    <w:rsid w:val="006B1F34"/>
    <w:rsid w:val="006B42FA"/>
    <w:rsid w:val="006C0368"/>
    <w:rsid w:val="006C076E"/>
    <w:rsid w:val="006C0E38"/>
    <w:rsid w:val="006C36FD"/>
    <w:rsid w:val="006C63DF"/>
    <w:rsid w:val="006C7E69"/>
    <w:rsid w:val="006D128E"/>
    <w:rsid w:val="006D2E28"/>
    <w:rsid w:val="006D7FF7"/>
    <w:rsid w:val="006E0D65"/>
    <w:rsid w:val="006E3778"/>
    <w:rsid w:val="006E38AB"/>
    <w:rsid w:val="006F6EAE"/>
    <w:rsid w:val="007014EB"/>
    <w:rsid w:val="007025D3"/>
    <w:rsid w:val="00710BCE"/>
    <w:rsid w:val="0071212B"/>
    <w:rsid w:val="00720183"/>
    <w:rsid w:val="00721E1D"/>
    <w:rsid w:val="00725E4E"/>
    <w:rsid w:val="00732434"/>
    <w:rsid w:val="007346D8"/>
    <w:rsid w:val="00734B11"/>
    <w:rsid w:val="00737E3E"/>
    <w:rsid w:val="00740C05"/>
    <w:rsid w:val="0075434C"/>
    <w:rsid w:val="00755856"/>
    <w:rsid w:val="0075774D"/>
    <w:rsid w:val="0076129A"/>
    <w:rsid w:val="00763BEB"/>
    <w:rsid w:val="007761BD"/>
    <w:rsid w:val="007807D4"/>
    <w:rsid w:val="00781525"/>
    <w:rsid w:val="007928D2"/>
    <w:rsid w:val="00793223"/>
    <w:rsid w:val="00794923"/>
    <w:rsid w:val="00795461"/>
    <w:rsid w:val="0079777A"/>
    <w:rsid w:val="007A0DAC"/>
    <w:rsid w:val="007A418F"/>
    <w:rsid w:val="007B0D7C"/>
    <w:rsid w:val="007B27E6"/>
    <w:rsid w:val="007B544D"/>
    <w:rsid w:val="007B65C5"/>
    <w:rsid w:val="007C2A63"/>
    <w:rsid w:val="007C481E"/>
    <w:rsid w:val="007E410A"/>
    <w:rsid w:val="007E5303"/>
    <w:rsid w:val="007E6227"/>
    <w:rsid w:val="007F07D8"/>
    <w:rsid w:val="007F34CD"/>
    <w:rsid w:val="007F4EE7"/>
    <w:rsid w:val="007F6A8F"/>
    <w:rsid w:val="007F7946"/>
    <w:rsid w:val="008014FF"/>
    <w:rsid w:val="00803641"/>
    <w:rsid w:val="00805962"/>
    <w:rsid w:val="008062F6"/>
    <w:rsid w:val="0080690E"/>
    <w:rsid w:val="008106C1"/>
    <w:rsid w:val="00821917"/>
    <w:rsid w:val="0082679B"/>
    <w:rsid w:val="00833DF5"/>
    <w:rsid w:val="008347B4"/>
    <w:rsid w:val="00835859"/>
    <w:rsid w:val="00836B67"/>
    <w:rsid w:val="0084010D"/>
    <w:rsid w:val="00841DD8"/>
    <w:rsid w:val="00843225"/>
    <w:rsid w:val="008556E6"/>
    <w:rsid w:val="008618A1"/>
    <w:rsid w:val="00862F76"/>
    <w:rsid w:val="00863A99"/>
    <w:rsid w:val="00864137"/>
    <w:rsid w:val="00872596"/>
    <w:rsid w:val="00872EFB"/>
    <w:rsid w:val="00873822"/>
    <w:rsid w:val="008843B1"/>
    <w:rsid w:val="00886BDF"/>
    <w:rsid w:val="0089163F"/>
    <w:rsid w:val="00894266"/>
    <w:rsid w:val="00894EB5"/>
    <w:rsid w:val="008955C6"/>
    <w:rsid w:val="008A23A9"/>
    <w:rsid w:val="008B0B9F"/>
    <w:rsid w:val="008C0D3B"/>
    <w:rsid w:val="008C5E1E"/>
    <w:rsid w:val="008C6B0A"/>
    <w:rsid w:val="008D4000"/>
    <w:rsid w:val="008E28F1"/>
    <w:rsid w:val="008E2B9C"/>
    <w:rsid w:val="008E78D5"/>
    <w:rsid w:val="008F2887"/>
    <w:rsid w:val="008F3E00"/>
    <w:rsid w:val="008F531B"/>
    <w:rsid w:val="008F5E8A"/>
    <w:rsid w:val="00912E67"/>
    <w:rsid w:val="0091361A"/>
    <w:rsid w:val="00920039"/>
    <w:rsid w:val="0092139A"/>
    <w:rsid w:val="00922541"/>
    <w:rsid w:val="00931F8F"/>
    <w:rsid w:val="009350E6"/>
    <w:rsid w:val="0093644F"/>
    <w:rsid w:val="00941CF1"/>
    <w:rsid w:val="00956B4A"/>
    <w:rsid w:val="00957417"/>
    <w:rsid w:val="00964A14"/>
    <w:rsid w:val="009733F7"/>
    <w:rsid w:val="00977036"/>
    <w:rsid w:val="00982EEE"/>
    <w:rsid w:val="0098536A"/>
    <w:rsid w:val="00987A4A"/>
    <w:rsid w:val="00991C8E"/>
    <w:rsid w:val="0099242C"/>
    <w:rsid w:val="009928F6"/>
    <w:rsid w:val="00993FCF"/>
    <w:rsid w:val="00994C58"/>
    <w:rsid w:val="00996759"/>
    <w:rsid w:val="009A35A5"/>
    <w:rsid w:val="009A58FD"/>
    <w:rsid w:val="009A6BF5"/>
    <w:rsid w:val="009A717B"/>
    <w:rsid w:val="009B43EE"/>
    <w:rsid w:val="009B4F4F"/>
    <w:rsid w:val="009C13E7"/>
    <w:rsid w:val="009C1D8F"/>
    <w:rsid w:val="009C49C2"/>
    <w:rsid w:val="009D37EB"/>
    <w:rsid w:val="009E1431"/>
    <w:rsid w:val="009E41B0"/>
    <w:rsid w:val="009F2D4A"/>
    <w:rsid w:val="009F43B4"/>
    <w:rsid w:val="009F48FB"/>
    <w:rsid w:val="009F7B28"/>
    <w:rsid w:val="00A03B89"/>
    <w:rsid w:val="00A0668B"/>
    <w:rsid w:val="00A12F8C"/>
    <w:rsid w:val="00A14C55"/>
    <w:rsid w:val="00A17EEC"/>
    <w:rsid w:val="00A20270"/>
    <w:rsid w:val="00A224D3"/>
    <w:rsid w:val="00A22DDC"/>
    <w:rsid w:val="00A22E8C"/>
    <w:rsid w:val="00A2303F"/>
    <w:rsid w:val="00A243B2"/>
    <w:rsid w:val="00A24421"/>
    <w:rsid w:val="00A3021F"/>
    <w:rsid w:val="00A32F80"/>
    <w:rsid w:val="00A41980"/>
    <w:rsid w:val="00A450B8"/>
    <w:rsid w:val="00A543CC"/>
    <w:rsid w:val="00A5644C"/>
    <w:rsid w:val="00A56AFB"/>
    <w:rsid w:val="00A6007E"/>
    <w:rsid w:val="00A61748"/>
    <w:rsid w:val="00A650FF"/>
    <w:rsid w:val="00A75CB0"/>
    <w:rsid w:val="00A836D4"/>
    <w:rsid w:val="00A84694"/>
    <w:rsid w:val="00A848AD"/>
    <w:rsid w:val="00A9762E"/>
    <w:rsid w:val="00AA0583"/>
    <w:rsid w:val="00AA6662"/>
    <w:rsid w:val="00AB2C09"/>
    <w:rsid w:val="00AB391C"/>
    <w:rsid w:val="00AB39CA"/>
    <w:rsid w:val="00AC114C"/>
    <w:rsid w:val="00AC1BDA"/>
    <w:rsid w:val="00AC2AA7"/>
    <w:rsid w:val="00AC468B"/>
    <w:rsid w:val="00AD0049"/>
    <w:rsid w:val="00AD5D94"/>
    <w:rsid w:val="00AE506E"/>
    <w:rsid w:val="00AE65DB"/>
    <w:rsid w:val="00AE748F"/>
    <w:rsid w:val="00AF12F3"/>
    <w:rsid w:val="00AF28D0"/>
    <w:rsid w:val="00AF3FE5"/>
    <w:rsid w:val="00AF588B"/>
    <w:rsid w:val="00B00552"/>
    <w:rsid w:val="00B01ED1"/>
    <w:rsid w:val="00B110F8"/>
    <w:rsid w:val="00B119C9"/>
    <w:rsid w:val="00B163AD"/>
    <w:rsid w:val="00B20796"/>
    <w:rsid w:val="00B23274"/>
    <w:rsid w:val="00B241DA"/>
    <w:rsid w:val="00B3019D"/>
    <w:rsid w:val="00B30E32"/>
    <w:rsid w:val="00B33501"/>
    <w:rsid w:val="00B36A62"/>
    <w:rsid w:val="00B40F02"/>
    <w:rsid w:val="00B42377"/>
    <w:rsid w:val="00B44CAD"/>
    <w:rsid w:val="00B5145A"/>
    <w:rsid w:val="00B5233B"/>
    <w:rsid w:val="00B534D6"/>
    <w:rsid w:val="00B61767"/>
    <w:rsid w:val="00B661D9"/>
    <w:rsid w:val="00B66248"/>
    <w:rsid w:val="00B67677"/>
    <w:rsid w:val="00B701F7"/>
    <w:rsid w:val="00B71464"/>
    <w:rsid w:val="00B73E67"/>
    <w:rsid w:val="00B75DC9"/>
    <w:rsid w:val="00B87D3D"/>
    <w:rsid w:val="00BA1117"/>
    <w:rsid w:val="00BA35D5"/>
    <w:rsid w:val="00BA65A2"/>
    <w:rsid w:val="00BA72BC"/>
    <w:rsid w:val="00BB46B1"/>
    <w:rsid w:val="00BB5059"/>
    <w:rsid w:val="00BC1428"/>
    <w:rsid w:val="00BC5874"/>
    <w:rsid w:val="00BD220C"/>
    <w:rsid w:val="00BD3EA5"/>
    <w:rsid w:val="00BD54D8"/>
    <w:rsid w:val="00BE3B7B"/>
    <w:rsid w:val="00BE610F"/>
    <w:rsid w:val="00BE6184"/>
    <w:rsid w:val="00BF1A14"/>
    <w:rsid w:val="00BF569E"/>
    <w:rsid w:val="00C04B43"/>
    <w:rsid w:val="00C1028C"/>
    <w:rsid w:val="00C12834"/>
    <w:rsid w:val="00C159BC"/>
    <w:rsid w:val="00C15A09"/>
    <w:rsid w:val="00C17D5F"/>
    <w:rsid w:val="00C26FB5"/>
    <w:rsid w:val="00C33A48"/>
    <w:rsid w:val="00C34CE4"/>
    <w:rsid w:val="00C34D89"/>
    <w:rsid w:val="00C36796"/>
    <w:rsid w:val="00C37752"/>
    <w:rsid w:val="00C443FC"/>
    <w:rsid w:val="00C44B76"/>
    <w:rsid w:val="00C524EB"/>
    <w:rsid w:val="00C56717"/>
    <w:rsid w:val="00C56D84"/>
    <w:rsid w:val="00C6340E"/>
    <w:rsid w:val="00C77AF6"/>
    <w:rsid w:val="00C915DF"/>
    <w:rsid w:val="00C916E5"/>
    <w:rsid w:val="00C94276"/>
    <w:rsid w:val="00C95F11"/>
    <w:rsid w:val="00C978A6"/>
    <w:rsid w:val="00CA0F11"/>
    <w:rsid w:val="00CA1276"/>
    <w:rsid w:val="00CA5D54"/>
    <w:rsid w:val="00CB2007"/>
    <w:rsid w:val="00CB2326"/>
    <w:rsid w:val="00CC06B3"/>
    <w:rsid w:val="00CC070C"/>
    <w:rsid w:val="00CC0CD0"/>
    <w:rsid w:val="00CD3749"/>
    <w:rsid w:val="00CD515C"/>
    <w:rsid w:val="00CE054C"/>
    <w:rsid w:val="00CF2322"/>
    <w:rsid w:val="00CF27CB"/>
    <w:rsid w:val="00CF52DB"/>
    <w:rsid w:val="00CF73EC"/>
    <w:rsid w:val="00CF7953"/>
    <w:rsid w:val="00D0065B"/>
    <w:rsid w:val="00D01EC9"/>
    <w:rsid w:val="00D10E03"/>
    <w:rsid w:val="00D1421F"/>
    <w:rsid w:val="00D16FE5"/>
    <w:rsid w:val="00D23D12"/>
    <w:rsid w:val="00D32724"/>
    <w:rsid w:val="00D4212B"/>
    <w:rsid w:val="00D42622"/>
    <w:rsid w:val="00D45CD8"/>
    <w:rsid w:val="00D52E40"/>
    <w:rsid w:val="00D53CFF"/>
    <w:rsid w:val="00D62200"/>
    <w:rsid w:val="00D624A4"/>
    <w:rsid w:val="00D625E8"/>
    <w:rsid w:val="00D639EB"/>
    <w:rsid w:val="00D6708B"/>
    <w:rsid w:val="00D75DC7"/>
    <w:rsid w:val="00D85FD0"/>
    <w:rsid w:val="00D93E04"/>
    <w:rsid w:val="00D963FC"/>
    <w:rsid w:val="00D9643D"/>
    <w:rsid w:val="00DA0FD7"/>
    <w:rsid w:val="00DB03F7"/>
    <w:rsid w:val="00DB3F78"/>
    <w:rsid w:val="00DB4A63"/>
    <w:rsid w:val="00DB5464"/>
    <w:rsid w:val="00DC2ABE"/>
    <w:rsid w:val="00DC61E0"/>
    <w:rsid w:val="00DD4154"/>
    <w:rsid w:val="00DD5836"/>
    <w:rsid w:val="00DE39FF"/>
    <w:rsid w:val="00DF0C9E"/>
    <w:rsid w:val="00DF464D"/>
    <w:rsid w:val="00E05AB5"/>
    <w:rsid w:val="00E06BFE"/>
    <w:rsid w:val="00E10E8B"/>
    <w:rsid w:val="00E15801"/>
    <w:rsid w:val="00E16EB3"/>
    <w:rsid w:val="00E244A3"/>
    <w:rsid w:val="00E26789"/>
    <w:rsid w:val="00E26FA1"/>
    <w:rsid w:val="00E31467"/>
    <w:rsid w:val="00E43B0D"/>
    <w:rsid w:val="00E47D4B"/>
    <w:rsid w:val="00E555C0"/>
    <w:rsid w:val="00E6162D"/>
    <w:rsid w:val="00E70E4F"/>
    <w:rsid w:val="00E718A7"/>
    <w:rsid w:val="00E71B44"/>
    <w:rsid w:val="00E71C13"/>
    <w:rsid w:val="00E73564"/>
    <w:rsid w:val="00E7477C"/>
    <w:rsid w:val="00E74E36"/>
    <w:rsid w:val="00E7737E"/>
    <w:rsid w:val="00E83D67"/>
    <w:rsid w:val="00E8570A"/>
    <w:rsid w:val="00E87C97"/>
    <w:rsid w:val="00E91B1C"/>
    <w:rsid w:val="00E960A0"/>
    <w:rsid w:val="00E9723C"/>
    <w:rsid w:val="00EA21DD"/>
    <w:rsid w:val="00EA7F7C"/>
    <w:rsid w:val="00EB261C"/>
    <w:rsid w:val="00EB5EA5"/>
    <w:rsid w:val="00EE2F49"/>
    <w:rsid w:val="00EE3727"/>
    <w:rsid w:val="00EE52AC"/>
    <w:rsid w:val="00EF058D"/>
    <w:rsid w:val="00EF5759"/>
    <w:rsid w:val="00EF60BB"/>
    <w:rsid w:val="00F00228"/>
    <w:rsid w:val="00F015F5"/>
    <w:rsid w:val="00F03911"/>
    <w:rsid w:val="00F07C21"/>
    <w:rsid w:val="00F10959"/>
    <w:rsid w:val="00F12266"/>
    <w:rsid w:val="00F14157"/>
    <w:rsid w:val="00F14B7F"/>
    <w:rsid w:val="00F16365"/>
    <w:rsid w:val="00F20085"/>
    <w:rsid w:val="00F26E40"/>
    <w:rsid w:val="00F30630"/>
    <w:rsid w:val="00F30901"/>
    <w:rsid w:val="00F36789"/>
    <w:rsid w:val="00F377AC"/>
    <w:rsid w:val="00F4164A"/>
    <w:rsid w:val="00F45CD9"/>
    <w:rsid w:val="00F46390"/>
    <w:rsid w:val="00F57302"/>
    <w:rsid w:val="00F627C6"/>
    <w:rsid w:val="00F6713A"/>
    <w:rsid w:val="00F80BFA"/>
    <w:rsid w:val="00F85229"/>
    <w:rsid w:val="00F85C5E"/>
    <w:rsid w:val="00F916D4"/>
    <w:rsid w:val="00F96F1B"/>
    <w:rsid w:val="00FA0E85"/>
    <w:rsid w:val="00FA4CC7"/>
    <w:rsid w:val="00FC2895"/>
    <w:rsid w:val="00FC2A95"/>
    <w:rsid w:val="00FC36D7"/>
    <w:rsid w:val="00FC7DE0"/>
    <w:rsid w:val="00FD0A6E"/>
    <w:rsid w:val="00FE3D7B"/>
    <w:rsid w:val="00FE5F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hu-H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5DC2960E"/>
  <w15:docId w15:val="{C4E5B825-4219-4AA4-A208-5661935DF3D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HAnsi" w:hAnsi="Times New Roman" w:cs="Times New Roman"/>
        <w:sz w:val="24"/>
        <w:szCs w:val="24"/>
        <w:lang w:val="hu-H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l">
    <w:name w:val="Normal"/>
    <w:qFormat/>
    <w:rsid w:val="00EF60BB"/>
    <w:pPr>
      <w:spacing w:after="0" w:line="360" w:lineRule="auto"/>
      <w:jc w:val="both"/>
    </w:pPr>
  </w:style>
  <w:style w:type="paragraph" w:styleId="Cmsor1">
    <w:name w:val="heading 1"/>
    <w:basedOn w:val="Norml"/>
    <w:next w:val="Norml"/>
    <w:link w:val="Cmsor1Char"/>
    <w:uiPriority w:val="9"/>
    <w:qFormat/>
    <w:rsid w:val="005E424B"/>
    <w:pPr>
      <w:outlineLvl w:val="0"/>
    </w:pPr>
  </w:style>
  <w:style w:type="paragraph" w:styleId="Cmsor2">
    <w:name w:val="heading 2"/>
    <w:basedOn w:val="Norml"/>
    <w:next w:val="Norml"/>
    <w:link w:val="Cmsor2Char"/>
    <w:uiPriority w:val="9"/>
    <w:unhideWhenUsed/>
    <w:qFormat/>
    <w:rsid w:val="005E424B"/>
    <w:pPr>
      <w:spacing w:before="240" w:after="240"/>
      <w:outlineLvl w:val="1"/>
    </w:pPr>
  </w:style>
  <w:style w:type="paragraph" w:styleId="Cmsor3">
    <w:name w:val="heading 3"/>
    <w:basedOn w:val="Norml"/>
    <w:next w:val="Norml"/>
    <w:link w:val="Cmsor3Char"/>
    <w:uiPriority w:val="9"/>
    <w:unhideWhenUsed/>
    <w:qFormat/>
    <w:rsid w:val="00EF60BB"/>
    <w:pPr>
      <w:spacing w:before="240" w:after="240"/>
      <w:outlineLvl w:val="2"/>
    </w:pPr>
  </w:style>
  <w:style w:type="paragraph" w:styleId="Cmsor4">
    <w:name w:val="heading 4"/>
    <w:basedOn w:val="Norml"/>
    <w:next w:val="Norml"/>
    <w:link w:val="Cmsor4Char"/>
    <w:uiPriority w:val="9"/>
    <w:unhideWhenUsed/>
    <w:qFormat/>
    <w:rsid w:val="0075774D"/>
    <w:pPr>
      <w:spacing w:before="120" w:after="120"/>
      <w:outlineLvl w:val="3"/>
    </w:pPr>
    <w:rPr>
      <w:i/>
    </w:rPr>
  </w:style>
  <w:style w:type="character" w:default="1" w:styleId="Bekezdsalapbettpusa">
    <w:name w:val="Default Paragraph Font"/>
    <w:uiPriority w:val="1"/>
    <w:semiHidden/>
    <w:unhideWhenUsed/>
  </w:style>
  <w:style w:type="table" w:default="1" w:styleId="Normltblzat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mlista">
    <w:name w:val="No List"/>
    <w:uiPriority w:val="99"/>
    <w:semiHidden/>
    <w:unhideWhenUsed/>
  </w:style>
  <w:style w:type="paragraph" w:styleId="Buborkszveg">
    <w:name w:val="Balloon Text"/>
    <w:basedOn w:val="Norml"/>
    <w:link w:val="BuborkszvegChar"/>
    <w:uiPriority w:val="99"/>
    <w:semiHidden/>
    <w:unhideWhenUsed/>
    <w:rsid w:val="00A61748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uborkszvegChar">
    <w:name w:val="Buborékszöveg Char"/>
    <w:basedOn w:val="Bekezdsalapbettpusa"/>
    <w:link w:val="Buborkszveg"/>
    <w:uiPriority w:val="99"/>
    <w:semiHidden/>
    <w:rsid w:val="00A61748"/>
    <w:rPr>
      <w:rFonts w:ascii="Tahoma" w:hAnsi="Tahoma" w:cs="Tahoma"/>
      <w:sz w:val="16"/>
      <w:szCs w:val="16"/>
    </w:rPr>
  </w:style>
  <w:style w:type="character" w:customStyle="1" w:styleId="Cmsor1Char">
    <w:name w:val="Címsor 1 Char"/>
    <w:basedOn w:val="Bekezdsalapbettpusa"/>
    <w:link w:val="Cmsor1"/>
    <w:uiPriority w:val="9"/>
    <w:rsid w:val="005E424B"/>
  </w:style>
  <w:style w:type="paragraph" w:styleId="Tartalomjegyzkcmsora">
    <w:name w:val="TOC Heading"/>
    <w:basedOn w:val="Cmsor1"/>
    <w:next w:val="Norml"/>
    <w:uiPriority w:val="39"/>
    <w:unhideWhenUsed/>
    <w:qFormat/>
    <w:rsid w:val="00BA35D5"/>
    <w:pPr>
      <w:outlineLvl w:val="9"/>
    </w:pPr>
  </w:style>
  <w:style w:type="character" w:styleId="Jegyzethivatkozs">
    <w:name w:val="annotation reference"/>
    <w:basedOn w:val="Bekezdsalapbettpusa"/>
    <w:uiPriority w:val="99"/>
    <w:semiHidden/>
    <w:unhideWhenUsed/>
    <w:rsid w:val="00BA35D5"/>
    <w:rPr>
      <w:sz w:val="16"/>
      <w:szCs w:val="16"/>
    </w:rPr>
  </w:style>
  <w:style w:type="paragraph" w:styleId="Jegyzetszveg">
    <w:name w:val="annotation text"/>
    <w:basedOn w:val="Norml"/>
    <w:link w:val="JegyzetszvegChar"/>
    <w:uiPriority w:val="99"/>
    <w:unhideWhenUsed/>
    <w:rsid w:val="00BA35D5"/>
    <w:pPr>
      <w:spacing w:line="240" w:lineRule="auto"/>
    </w:pPr>
    <w:rPr>
      <w:sz w:val="20"/>
      <w:szCs w:val="20"/>
    </w:rPr>
  </w:style>
  <w:style w:type="character" w:customStyle="1" w:styleId="JegyzetszvegChar">
    <w:name w:val="Jegyzetszöveg Char"/>
    <w:basedOn w:val="Bekezdsalapbettpusa"/>
    <w:link w:val="Jegyzetszveg"/>
    <w:uiPriority w:val="99"/>
    <w:rsid w:val="00BA35D5"/>
    <w:rPr>
      <w:sz w:val="20"/>
      <w:szCs w:val="20"/>
    </w:rPr>
  </w:style>
  <w:style w:type="paragraph" w:styleId="Megjegyzstrgya">
    <w:name w:val="annotation subject"/>
    <w:basedOn w:val="Jegyzetszveg"/>
    <w:next w:val="Jegyzetszveg"/>
    <w:link w:val="MegjegyzstrgyaChar"/>
    <w:uiPriority w:val="99"/>
    <w:semiHidden/>
    <w:unhideWhenUsed/>
    <w:rsid w:val="00BA35D5"/>
    <w:rPr>
      <w:b/>
      <w:bCs/>
    </w:rPr>
  </w:style>
  <w:style w:type="character" w:customStyle="1" w:styleId="MegjegyzstrgyaChar">
    <w:name w:val="Megjegyzés tárgya Char"/>
    <w:basedOn w:val="JegyzetszvegChar"/>
    <w:link w:val="Megjegyzstrgya"/>
    <w:uiPriority w:val="99"/>
    <w:semiHidden/>
    <w:rsid w:val="00BA35D5"/>
    <w:rPr>
      <w:b/>
      <w:bCs/>
      <w:sz w:val="20"/>
      <w:szCs w:val="20"/>
    </w:rPr>
  </w:style>
  <w:style w:type="paragraph" w:styleId="Listaszerbekezds">
    <w:name w:val="List Paragraph"/>
    <w:basedOn w:val="Norml"/>
    <w:uiPriority w:val="34"/>
    <w:qFormat/>
    <w:rsid w:val="00BA35D5"/>
    <w:pPr>
      <w:ind w:left="720"/>
      <w:contextualSpacing/>
    </w:pPr>
  </w:style>
  <w:style w:type="character" w:customStyle="1" w:styleId="Cmsor2Char">
    <w:name w:val="Címsor 2 Char"/>
    <w:basedOn w:val="Bekezdsalapbettpusa"/>
    <w:link w:val="Cmsor2"/>
    <w:uiPriority w:val="9"/>
    <w:rsid w:val="005E424B"/>
  </w:style>
  <w:style w:type="character" w:customStyle="1" w:styleId="Cmsor3Char">
    <w:name w:val="Címsor 3 Char"/>
    <w:basedOn w:val="Bekezdsalapbettpusa"/>
    <w:link w:val="Cmsor3"/>
    <w:uiPriority w:val="9"/>
    <w:rsid w:val="00EF60BB"/>
  </w:style>
  <w:style w:type="paragraph" w:customStyle="1" w:styleId="PhDnorml">
    <w:name w:val="PhD normál"/>
    <w:basedOn w:val="Norml"/>
    <w:link w:val="PhDnormlChar"/>
    <w:qFormat/>
    <w:rsid w:val="00710BCE"/>
    <w:pPr>
      <w:ind w:firstLine="284"/>
    </w:pPr>
    <w:rPr>
      <w:lang w:val="en-US"/>
    </w:rPr>
  </w:style>
  <w:style w:type="character" w:customStyle="1" w:styleId="PhDnormlChar">
    <w:name w:val="PhD normál Char"/>
    <w:basedOn w:val="Bekezdsalapbettpusa"/>
    <w:link w:val="PhDnorml"/>
    <w:rsid w:val="00710BCE"/>
    <w:rPr>
      <w:lang w:val="en-US"/>
    </w:rPr>
  </w:style>
  <w:style w:type="paragraph" w:styleId="TJ1">
    <w:name w:val="toc 1"/>
    <w:basedOn w:val="Norml"/>
    <w:next w:val="Norml"/>
    <w:autoRedefine/>
    <w:uiPriority w:val="39"/>
    <w:unhideWhenUsed/>
    <w:rsid w:val="00BC5874"/>
    <w:pPr>
      <w:spacing w:after="100"/>
    </w:pPr>
  </w:style>
  <w:style w:type="paragraph" w:styleId="TJ2">
    <w:name w:val="toc 2"/>
    <w:basedOn w:val="Norml"/>
    <w:next w:val="Norml"/>
    <w:autoRedefine/>
    <w:uiPriority w:val="39"/>
    <w:unhideWhenUsed/>
    <w:rsid w:val="00401476"/>
    <w:pPr>
      <w:tabs>
        <w:tab w:val="right" w:leader="dot" w:pos="9062"/>
      </w:tabs>
      <w:spacing w:after="100"/>
      <w:ind w:left="1276" w:hanging="567"/>
    </w:pPr>
  </w:style>
  <w:style w:type="paragraph" w:styleId="TJ3">
    <w:name w:val="toc 3"/>
    <w:basedOn w:val="Norml"/>
    <w:next w:val="Norml"/>
    <w:autoRedefine/>
    <w:uiPriority w:val="39"/>
    <w:unhideWhenUsed/>
    <w:rsid w:val="00BC5874"/>
    <w:pPr>
      <w:spacing w:after="100"/>
      <w:ind w:left="480"/>
    </w:pPr>
  </w:style>
  <w:style w:type="character" w:styleId="Hiperhivatkozs">
    <w:name w:val="Hyperlink"/>
    <w:basedOn w:val="Bekezdsalapbettpusa"/>
    <w:uiPriority w:val="99"/>
    <w:unhideWhenUsed/>
    <w:rsid w:val="00BC5874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l"/>
    <w:link w:val="EndNoteBibliographyTitleChar"/>
    <w:rsid w:val="00557DBD"/>
    <w:pPr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PhDnormlChar"/>
    <w:link w:val="EndNoteBibliographyTitle"/>
    <w:rsid w:val="00557DBD"/>
    <w:rPr>
      <w:noProof/>
      <w:lang w:val="en-US"/>
    </w:rPr>
  </w:style>
  <w:style w:type="paragraph" w:customStyle="1" w:styleId="EndNoteBibliography">
    <w:name w:val="EndNote Bibliography"/>
    <w:basedOn w:val="Norml"/>
    <w:link w:val="EndNoteBibliographyChar"/>
    <w:rsid w:val="00557DBD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PhDnormlChar"/>
    <w:link w:val="EndNoteBibliography"/>
    <w:rsid w:val="00557DBD"/>
    <w:rPr>
      <w:noProof/>
      <w:lang w:val="en-US"/>
    </w:rPr>
  </w:style>
  <w:style w:type="character" w:customStyle="1" w:styleId="Cmsor4Char">
    <w:name w:val="Címsor 4 Char"/>
    <w:basedOn w:val="Bekezdsalapbettpusa"/>
    <w:link w:val="Cmsor4"/>
    <w:uiPriority w:val="9"/>
    <w:rsid w:val="0075774D"/>
    <w:rPr>
      <w:i/>
    </w:rPr>
  </w:style>
  <w:style w:type="paragraph" w:styleId="Kpalrs">
    <w:name w:val="caption"/>
    <w:basedOn w:val="Norml"/>
    <w:next w:val="Norml"/>
    <w:uiPriority w:val="35"/>
    <w:unhideWhenUsed/>
    <w:qFormat/>
    <w:rsid w:val="003E292E"/>
    <w:pPr>
      <w:spacing w:after="200" w:line="240" w:lineRule="auto"/>
    </w:pPr>
    <w:rPr>
      <w:b/>
      <w:bCs/>
      <w:color w:val="4F81BD" w:themeColor="accent1"/>
      <w:sz w:val="18"/>
      <w:szCs w:val="18"/>
    </w:rPr>
  </w:style>
  <w:style w:type="paragraph" w:styleId="lfej">
    <w:name w:val="header"/>
    <w:basedOn w:val="Norml"/>
    <w:link w:val="lfejChar"/>
    <w:uiPriority w:val="99"/>
    <w:semiHidden/>
    <w:unhideWhenUsed/>
    <w:rsid w:val="00585654"/>
    <w:pPr>
      <w:tabs>
        <w:tab w:val="center" w:pos="4536"/>
        <w:tab w:val="right" w:pos="9072"/>
      </w:tabs>
      <w:spacing w:line="240" w:lineRule="auto"/>
    </w:pPr>
  </w:style>
  <w:style w:type="character" w:customStyle="1" w:styleId="lfejChar">
    <w:name w:val="Élőfej Char"/>
    <w:basedOn w:val="Bekezdsalapbettpusa"/>
    <w:link w:val="lfej"/>
    <w:uiPriority w:val="99"/>
    <w:semiHidden/>
    <w:rsid w:val="00585654"/>
  </w:style>
  <w:style w:type="paragraph" w:styleId="llb">
    <w:name w:val="footer"/>
    <w:basedOn w:val="Norml"/>
    <w:link w:val="llbChar"/>
    <w:uiPriority w:val="99"/>
    <w:unhideWhenUsed/>
    <w:rsid w:val="00585654"/>
    <w:pPr>
      <w:tabs>
        <w:tab w:val="center" w:pos="4536"/>
        <w:tab w:val="right" w:pos="9072"/>
      </w:tabs>
      <w:spacing w:line="240" w:lineRule="auto"/>
    </w:pPr>
  </w:style>
  <w:style w:type="character" w:customStyle="1" w:styleId="llbChar">
    <w:name w:val="Élőláb Char"/>
    <w:basedOn w:val="Bekezdsalapbettpusa"/>
    <w:link w:val="llb"/>
    <w:uiPriority w:val="99"/>
    <w:rsid w:val="00585654"/>
  </w:style>
  <w:style w:type="paragraph" w:styleId="Vltozat">
    <w:name w:val="Revision"/>
    <w:hidden/>
    <w:uiPriority w:val="99"/>
    <w:semiHidden/>
    <w:rsid w:val="00440901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95067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795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194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image" Target="media/image1.jpeg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microsoft.com/office/2016/09/relationships/commentsIds" Target="commentsIds.xml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microsoft.com/office/2011/relationships/commentsExtended" Target="commentsExtended.xml"/><Relationship Id="rId5" Type="http://schemas.openxmlformats.org/officeDocument/2006/relationships/styles" Target="styles.xml"/><Relationship Id="rId15" Type="http://schemas.openxmlformats.org/officeDocument/2006/relationships/fontTable" Target="fontTable.xml"/><Relationship Id="rId10" Type="http://schemas.openxmlformats.org/officeDocument/2006/relationships/comments" Target="comments.xml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-té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kumentum" ma:contentTypeID="0x0101002070BB6FE249A243843D55A0A5B2CFD4" ma:contentTypeVersion="14" ma:contentTypeDescription="Új dokumentum létrehozása." ma:contentTypeScope="" ma:versionID="bcfd920c1dcb74694647b8f2095ca59f">
  <xsd:schema xmlns:xsd="http://www.w3.org/2001/XMLSchema" xmlns:xs="http://www.w3.org/2001/XMLSchema" xmlns:p="http://schemas.microsoft.com/office/2006/metadata/properties" xmlns:ns2="93abb803-7b60-4876-8609-52cb4238f427" xmlns:ns3="e0640bde-acc8-49d2-88db-90e0d436ff47" targetNamespace="http://schemas.microsoft.com/office/2006/metadata/properties" ma:root="true" ma:fieldsID="1126a21f26708f49e48fce05bf1dab06" ns2:_="" ns3:_="">
    <xsd:import namespace="93abb803-7b60-4876-8609-52cb4238f427"/>
    <xsd:import namespace="e0640bde-acc8-49d2-88db-90e0d436ff47"/>
    <xsd:element name="properties">
      <xsd:complexType>
        <xsd:sequence>
          <xsd:element name="documentManagement">
            <xsd:complexType>
              <xsd:all>
                <xsd:element ref="ns2:SharedWithUsers" minOccurs="0"/>
                <xsd:element ref="ns2:SharedWithDetails" minOccurs="0"/>
                <xsd:element ref="ns3:MediaServiceMetadata" minOccurs="0"/>
                <xsd:element ref="ns3:MediaServiceFastMetadata" minOccurs="0"/>
                <xsd:element ref="ns3:lcf76f155ced4ddcb4097134ff3c332f" minOccurs="0"/>
                <xsd:element ref="ns2:TaxCatchAll" minOccurs="0"/>
                <xsd:element ref="ns3:MediaServiceDateTaken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LengthInSeconds" minOccurs="0"/>
                <xsd:element ref="ns3:MediaServiceLocation" minOccurs="0"/>
                <xsd:element ref="ns3:MediaServiceObjectDetectorVersion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3abb803-7b60-4876-8609-52cb4238f427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Résztvevők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Megosztva részletekkel" ma:internalName="SharedWithDetails" ma:readOnly="true">
      <xsd:simpleType>
        <xsd:restriction base="dms:Note">
          <xsd:maxLength value="255"/>
        </xsd:restriction>
      </xsd:simpleType>
    </xsd:element>
    <xsd:element name="TaxCatchAll" ma:index="14" nillable="true" ma:displayName="Taxonomy Catch All Column" ma:hidden="true" ma:list="{3c0fe3ba-9765-47b9-a4a9-0070ff011d71}" ma:internalName="TaxCatchAll" ma:showField="CatchAllData" ma:web="93abb803-7b60-4876-8609-52cb4238f427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0640bde-acc8-49d2-88db-90e0d436ff4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0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1" nillable="true" ma:displayName="MediaServiceFastMetadata" ma:hidden="true" ma:internalName="MediaServiceFastMetadata" ma:readOnly="true">
      <xsd:simpleType>
        <xsd:restriction base="dms:Note"/>
      </xsd:simpleType>
    </xsd:element>
    <xsd:element name="lcf76f155ced4ddcb4097134ff3c332f" ma:index="13" nillable="true" ma:taxonomy="true" ma:internalName="lcf76f155ced4ddcb4097134ff3c332f" ma:taxonomyFieldName="MediaServiceImageTags" ma:displayName="Képcímkék" ma:readOnly="false" ma:fieldId="{5cf76f15-5ced-4ddc-b409-7134ff3c332f}" ma:taxonomyMulti="true" ma:sspId="1323a659-14ea-4466-8044-9b1bfca8b403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DateTaken" ma:index="15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ServiceOCR" ma:index="16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LengthInSeconds" ma:index="19" nillable="true" ma:displayName="MediaLengthInSeconds" ma:hidden="true" ma:internalName="MediaLengthInSeconds" ma:readOnly="true">
      <xsd:simpleType>
        <xsd:restriction base="dms:Unknown"/>
      </xsd:simpleType>
    </xsd:element>
    <xsd:element name="MediaServiceLocation" ma:index="20" nillable="true" ma:displayName="Location" ma:indexed="true" ma:internalName="MediaServiceLocation" ma:readOnly="true">
      <xsd:simpleType>
        <xsd:restriction base="dms:Text"/>
      </xsd:simpleType>
    </xsd:element>
    <xsd:element name="MediaServiceObjectDetectorVersions" ma:index="21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artalomtípus"/>
        <xsd:element ref="dc:title" minOccurs="0" maxOccurs="1" ma:index="4" ma:displayName="Cím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C8872957-26EE-4D61-BE48-91C5C17D400B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3abb803-7b60-4876-8609-52cb4238f427"/>
    <ds:schemaRef ds:uri="e0640bde-acc8-49d2-88db-90e0d436ff47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75643D8A-E799-4FCE-B36B-0C2AB5E14B22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CD7C69DC-F386-46DF-B83E-D375CE50CBF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4</Pages>
  <Words>564</Words>
  <Characters>3895</Characters>
  <Application>Microsoft Office Word</Application>
  <DocSecurity>0</DocSecurity>
  <Lines>32</Lines>
  <Paragraphs>8</Paragraphs>
  <ScaleCrop>false</ScaleCrop>
  <HeadingPairs>
    <vt:vector size="4" baseType="variant">
      <vt:variant>
        <vt:lpstr>Cím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4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rtész Ágnes Rózsa (titkárságvezető)</dc:creator>
  <cp:lastModifiedBy>Kertész Ágnes Rózsa (titkárságvezető)</cp:lastModifiedBy>
  <cp:revision>4</cp:revision>
  <dcterms:created xsi:type="dcterms:W3CDTF">2023-09-03T14:59:00Z</dcterms:created>
  <dcterms:modified xsi:type="dcterms:W3CDTF">2023-09-05T16:57:00Z</dcterms:modified>
</cp:coreProperties>
</file>